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1.xml" ContentType="application/vnd.openxmlformats-officedocument.wordprocessingml.foot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7D8D28" w14:textId="6C117915" w:rsidR="00367AC7" w:rsidRPr="007021CA" w:rsidRDefault="003447D0" w:rsidP="006D594D">
      <w:pPr>
        <w:pStyle w:val="NoSpacing"/>
        <w:spacing w:line="360" w:lineRule="auto"/>
        <w:rPr>
          <w:lang w:val="en-CA"/>
        </w:rPr>
      </w:pPr>
      <w:bookmarkStart w:id="0" w:name="_Toc501441631"/>
      <w:r>
        <w:rPr>
          <w:lang w:val="en-CA"/>
        </w:rPr>
        <w:t xml:space="preserve"> </w:t>
      </w:r>
    </w:p>
    <w:p w14:paraId="20A1CA6F" w14:textId="77777777" w:rsidR="00367AC7" w:rsidRPr="007021CA" w:rsidRDefault="00367AC7" w:rsidP="006D594D">
      <w:pPr>
        <w:pStyle w:val="Default"/>
        <w:spacing w:line="360" w:lineRule="auto"/>
      </w:pPr>
    </w:p>
    <w:p w14:paraId="4163A022" w14:textId="7AD350D0" w:rsidR="00367AC7" w:rsidRPr="007021CA" w:rsidRDefault="00367AC7" w:rsidP="006D594D">
      <w:pPr>
        <w:spacing w:line="360" w:lineRule="auto"/>
        <w:jc w:val="center"/>
        <w:rPr>
          <w:sz w:val="40"/>
          <w:szCs w:val="40"/>
        </w:rPr>
      </w:pPr>
      <w:r w:rsidRPr="007021CA">
        <w:t xml:space="preserve"> </w:t>
      </w:r>
      <w:r w:rsidR="00E24206">
        <w:rPr>
          <w:sz w:val="40"/>
          <w:szCs w:val="40"/>
        </w:rPr>
        <w:t>Problem_Set_</w:t>
      </w:r>
      <w:r w:rsidR="00F3646F">
        <w:rPr>
          <w:sz w:val="40"/>
          <w:szCs w:val="40"/>
        </w:rPr>
        <w:t>3</w:t>
      </w:r>
      <w:r w:rsidR="00623303" w:rsidRPr="007021CA">
        <w:rPr>
          <w:sz w:val="40"/>
          <w:szCs w:val="40"/>
        </w:rPr>
        <w:t xml:space="preserve"> </w:t>
      </w:r>
    </w:p>
    <w:p w14:paraId="360093BD" w14:textId="77777777" w:rsidR="00983BB3" w:rsidRPr="007021CA" w:rsidRDefault="00983BB3" w:rsidP="006D594D">
      <w:pPr>
        <w:spacing w:line="360" w:lineRule="auto"/>
        <w:jc w:val="center"/>
        <w:rPr>
          <w:b/>
          <w:sz w:val="28"/>
          <w:szCs w:val="28"/>
        </w:rPr>
      </w:pPr>
    </w:p>
    <w:p w14:paraId="60FCFB07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 w:val="28"/>
          <w:szCs w:val="28"/>
        </w:rPr>
      </w:pPr>
      <w:r w:rsidRPr="007021CA">
        <w:rPr>
          <w:rFonts w:cs="Times New Roman"/>
          <w:sz w:val="28"/>
          <w:szCs w:val="28"/>
        </w:rPr>
        <w:t>By</w:t>
      </w:r>
    </w:p>
    <w:p w14:paraId="64372FAE" w14:textId="235FF746" w:rsidR="00367AC7" w:rsidRDefault="00623303" w:rsidP="006D594D">
      <w:pPr>
        <w:spacing w:line="360" w:lineRule="auto"/>
        <w:jc w:val="center"/>
        <w:rPr>
          <w:rFonts w:cs="Times New Roman"/>
          <w:b/>
          <w:sz w:val="28"/>
          <w:szCs w:val="28"/>
        </w:rPr>
      </w:pPr>
      <w:r w:rsidRPr="007021CA">
        <w:rPr>
          <w:rFonts w:cs="Times New Roman"/>
          <w:b/>
          <w:sz w:val="28"/>
          <w:szCs w:val="28"/>
        </w:rPr>
        <w:t>Behrooz Jadidi</w:t>
      </w:r>
    </w:p>
    <w:p w14:paraId="339DFB31" w14:textId="55A7DABD" w:rsidR="00D73DE8" w:rsidRPr="007021CA" w:rsidRDefault="00D73DE8" w:rsidP="006D594D">
      <w:pPr>
        <w:spacing w:line="360" w:lineRule="auto"/>
        <w:jc w:val="center"/>
        <w:rPr>
          <w:rFonts w:cs="Times New Roman"/>
          <w:b/>
          <w:sz w:val="28"/>
          <w:szCs w:val="28"/>
        </w:rPr>
      </w:pPr>
      <w:r>
        <w:rPr>
          <w:rFonts w:cs="Times New Roman"/>
          <w:b/>
          <w:sz w:val="28"/>
          <w:szCs w:val="28"/>
        </w:rPr>
        <w:t>Student ID: 501001145</w:t>
      </w:r>
    </w:p>
    <w:p w14:paraId="342D14E2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Cs w:val="24"/>
        </w:rPr>
      </w:pPr>
    </w:p>
    <w:p w14:paraId="4086E071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Cs w:val="24"/>
        </w:rPr>
      </w:pPr>
    </w:p>
    <w:p w14:paraId="7612E54E" w14:textId="77777777" w:rsidR="00367AC7" w:rsidRPr="007021CA" w:rsidRDefault="00367AC7" w:rsidP="006D594D">
      <w:pPr>
        <w:pStyle w:val="Default"/>
        <w:spacing w:line="360" w:lineRule="auto"/>
      </w:pPr>
    </w:p>
    <w:p w14:paraId="338BDA13" w14:textId="642A3079" w:rsidR="009C62A8" w:rsidRDefault="009C62A8" w:rsidP="006D594D">
      <w:pPr>
        <w:pStyle w:val="Default"/>
        <w:spacing w:line="360" w:lineRule="auto"/>
        <w:jc w:val="center"/>
        <w:rPr>
          <w:sz w:val="28"/>
          <w:szCs w:val="28"/>
        </w:rPr>
      </w:pPr>
      <w:r w:rsidRPr="00D73DE8">
        <w:rPr>
          <w:sz w:val="28"/>
          <w:szCs w:val="28"/>
        </w:rPr>
        <w:t xml:space="preserve">AE/ME8112 - Comp Fluid </w:t>
      </w:r>
      <w:proofErr w:type="spellStart"/>
      <w:r w:rsidRPr="00D73DE8">
        <w:rPr>
          <w:sz w:val="28"/>
          <w:szCs w:val="28"/>
        </w:rPr>
        <w:t>Dyn</w:t>
      </w:r>
      <w:proofErr w:type="spellEnd"/>
      <w:r w:rsidRPr="00D73DE8">
        <w:rPr>
          <w:sz w:val="28"/>
          <w:szCs w:val="28"/>
        </w:rPr>
        <w:t>/Heat Transfer</w:t>
      </w:r>
    </w:p>
    <w:p w14:paraId="3EAE7C39" w14:textId="1760164A" w:rsidR="00367AC7" w:rsidRDefault="00367AC7" w:rsidP="006D594D">
      <w:pPr>
        <w:spacing w:line="360" w:lineRule="auto"/>
        <w:ind w:left="1440" w:firstLine="720"/>
        <w:jc w:val="left"/>
        <w:rPr>
          <w:rFonts w:cs="Times New Roman"/>
          <w:b/>
          <w:sz w:val="28"/>
          <w:szCs w:val="28"/>
        </w:rPr>
      </w:pPr>
    </w:p>
    <w:p w14:paraId="4B829BE0" w14:textId="77777777" w:rsidR="001552D3" w:rsidRPr="007021CA" w:rsidRDefault="001552D3" w:rsidP="006D594D">
      <w:pPr>
        <w:spacing w:line="360" w:lineRule="auto"/>
        <w:ind w:left="1440" w:firstLine="720"/>
        <w:jc w:val="left"/>
        <w:rPr>
          <w:rFonts w:cs="Times New Roman"/>
          <w:b/>
          <w:sz w:val="28"/>
          <w:szCs w:val="28"/>
        </w:rPr>
      </w:pPr>
    </w:p>
    <w:p w14:paraId="46E074E4" w14:textId="1AE9569A" w:rsidR="00367AC7" w:rsidRPr="007021CA" w:rsidRDefault="00367AC7" w:rsidP="006D594D">
      <w:pPr>
        <w:spacing w:line="360" w:lineRule="auto"/>
        <w:ind w:left="1440" w:firstLine="720"/>
        <w:jc w:val="left"/>
        <w:rPr>
          <w:rFonts w:cs="Times New Roman"/>
          <w:szCs w:val="24"/>
        </w:rPr>
      </w:pPr>
      <w:r w:rsidRPr="007021CA">
        <w:rPr>
          <w:rFonts w:cs="Times New Roman"/>
          <w:b/>
          <w:sz w:val="28"/>
          <w:szCs w:val="28"/>
        </w:rPr>
        <w:t>Supervisor:</w:t>
      </w:r>
      <w:r w:rsidRPr="007021CA">
        <w:rPr>
          <w:rFonts w:cs="Times New Roman"/>
          <w:szCs w:val="24"/>
        </w:rPr>
        <w:t xml:space="preserve"> </w:t>
      </w:r>
      <w:r w:rsidRPr="007021CA">
        <w:rPr>
          <w:rFonts w:cs="Times New Roman"/>
          <w:szCs w:val="24"/>
        </w:rPr>
        <w:tab/>
      </w:r>
      <w:r w:rsidR="00E74943">
        <w:rPr>
          <w:rFonts w:cs="Times New Roman"/>
          <w:szCs w:val="24"/>
        </w:rPr>
        <w:t xml:space="preserve">Prof. Seth </w:t>
      </w:r>
      <w:r w:rsidR="001552D3">
        <w:rPr>
          <w:rFonts w:cs="Times New Roman"/>
          <w:szCs w:val="24"/>
        </w:rPr>
        <w:t>Dworkin</w:t>
      </w:r>
    </w:p>
    <w:p w14:paraId="3C9CE89C" w14:textId="6AF4DAD4" w:rsidR="00367AC7" w:rsidRDefault="00367AC7" w:rsidP="006D594D">
      <w:pPr>
        <w:pStyle w:val="NoSpacing"/>
        <w:spacing w:line="360" w:lineRule="auto"/>
        <w:rPr>
          <w:lang w:val="en-CA"/>
        </w:rPr>
      </w:pPr>
    </w:p>
    <w:p w14:paraId="4E7BD653" w14:textId="77777777" w:rsidR="004C2A79" w:rsidRPr="007021CA" w:rsidRDefault="004C2A79" w:rsidP="006D594D">
      <w:pPr>
        <w:pStyle w:val="NoSpacing"/>
        <w:spacing w:line="360" w:lineRule="auto"/>
        <w:rPr>
          <w:lang w:val="en-CA"/>
        </w:rPr>
      </w:pPr>
    </w:p>
    <w:p w14:paraId="6A948189" w14:textId="7FDA09C9" w:rsidR="00367AC7" w:rsidRDefault="00367AC7" w:rsidP="006D594D">
      <w:pPr>
        <w:pStyle w:val="NoSpacing"/>
        <w:spacing w:line="360" w:lineRule="auto"/>
        <w:rPr>
          <w:lang w:val="en-CA"/>
        </w:rPr>
      </w:pPr>
    </w:p>
    <w:p w14:paraId="6AB669D7" w14:textId="730746D4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7935182A" w14:textId="04ED0BDB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14EC8922" w14:textId="51559625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5B6DFD81" w14:textId="77777777" w:rsidR="004C2A79" w:rsidRPr="007021CA" w:rsidRDefault="004C2A79" w:rsidP="006D594D">
      <w:pPr>
        <w:pStyle w:val="NoSpacing"/>
        <w:spacing w:line="360" w:lineRule="auto"/>
        <w:rPr>
          <w:lang w:val="en-CA"/>
        </w:rPr>
      </w:pPr>
    </w:p>
    <w:p w14:paraId="09B0C4B0" w14:textId="77777777" w:rsidR="00983BB3" w:rsidRPr="007021CA" w:rsidRDefault="00983BB3" w:rsidP="006D594D">
      <w:pPr>
        <w:pStyle w:val="Default"/>
        <w:spacing w:line="360" w:lineRule="auto"/>
      </w:pPr>
    </w:p>
    <w:p w14:paraId="5D764E01" w14:textId="5EC6B037" w:rsidR="00983BB3" w:rsidRPr="007021CA" w:rsidRDefault="00983BB3" w:rsidP="006D594D">
      <w:pPr>
        <w:pStyle w:val="Default"/>
        <w:spacing w:line="360" w:lineRule="auto"/>
        <w:jc w:val="center"/>
        <w:rPr>
          <w:sz w:val="28"/>
          <w:szCs w:val="28"/>
        </w:rPr>
      </w:pPr>
      <w:r w:rsidRPr="007021CA">
        <w:rPr>
          <w:sz w:val="28"/>
          <w:szCs w:val="28"/>
        </w:rPr>
        <w:t>Toronto, Ontario, Canada, 20</w:t>
      </w:r>
      <w:r w:rsidR="00623303" w:rsidRPr="007021CA">
        <w:rPr>
          <w:sz w:val="28"/>
          <w:szCs w:val="28"/>
        </w:rPr>
        <w:t>20</w:t>
      </w:r>
    </w:p>
    <w:p w14:paraId="1EA8BECB" w14:textId="4A67F8D4" w:rsidR="00367AC7" w:rsidRPr="007021CA" w:rsidRDefault="00983BB3" w:rsidP="006D594D">
      <w:pPr>
        <w:pStyle w:val="NoSpacing"/>
        <w:spacing w:line="360" w:lineRule="auto"/>
        <w:jc w:val="center"/>
        <w:rPr>
          <w:lang w:val="en-CA"/>
        </w:rPr>
      </w:pPr>
      <w:r w:rsidRPr="007021CA">
        <w:rPr>
          <w:sz w:val="28"/>
          <w:szCs w:val="28"/>
        </w:rPr>
        <w:t xml:space="preserve">© </w:t>
      </w:r>
      <w:r w:rsidR="00623303" w:rsidRPr="007021CA">
        <w:rPr>
          <w:sz w:val="28"/>
          <w:szCs w:val="28"/>
        </w:rPr>
        <w:t>Behrooz Jadidi</w:t>
      </w:r>
      <w:r w:rsidRPr="007021CA">
        <w:rPr>
          <w:sz w:val="28"/>
          <w:szCs w:val="28"/>
        </w:rPr>
        <w:t xml:space="preserve"> 20</w:t>
      </w:r>
      <w:r w:rsidR="00623303" w:rsidRPr="007021CA">
        <w:rPr>
          <w:sz w:val="28"/>
          <w:szCs w:val="28"/>
        </w:rPr>
        <w:t>2</w:t>
      </w:r>
      <w:r w:rsidR="002C21FA" w:rsidRPr="007021CA">
        <w:rPr>
          <w:sz w:val="28"/>
          <w:szCs w:val="28"/>
        </w:rPr>
        <w:t>0</w:t>
      </w:r>
    </w:p>
    <w:p w14:paraId="6A7800C6" w14:textId="3FEC6F31" w:rsidR="00C15ADF" w:rsidRDefault="00C15ADF" w:rsidP="006D594D">
      <w:pPr>
        <w:pStyle w:val="NoSpacing"/>
        <w:spacing w:line="360" w:lineRule="auto"/>
        <w:rPr>
          <w:lang w:val="en-CA"/>
        </w:rPr>
      </w:pPr>
      <w:r>
        <w:rPr>
          <w:lang w:val="en-CA"/>
        </w:rPr>
        <w:br w:type="page"/>
      </w:r>
    </w:p>
    <w:p w14:paraId="6C72738E" w14:textId="77777777" w:rsidR="00C15ADF" w:rsidRPr="007021CA" w:rsidRDefault="00C15ADF" w:rsidP="006D594D">
      <w:pPr>
        <w:pStyle w:val="NoSpacing"/>
        <w:spacing w:line="360" w:lineRule="auto"/>
        <w:rPr>
          <w:lang w:val="en-CA"/>
        </w:rPr>
        <w:sectPr w:rsidR="00C15ADF" w:rsidRPr="007021CA" w:rsidSect="00214742">
          <w:headerReference w:type="default" r:id="rId8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</w:p>
    <w:p w14:paraId="5AAADD1B" w14:textId="7702EAA8" w:rsidR="009806EE" w:rsidRDefault="00093769" w:rsidP="001E7534">
      <w:p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  <w:r w:rsidRPr="00093769">
        <w:rPr>
          <w:rFonts w:cstheme="majorBidi"/>
          <w:b/>
          <w:bCs/>
          <w:sz w:val="32"/>
          <w:szCs w:val="32"/>
          <w:lang w:val="en-CA"/>
        </w:rPr>
        <w:lastRenderedPageBreak/>
        <w:t>Problem_Set_</w:t>
      </w:r>
      <w:r w:rsidR="00F3646F">
        <w:rPr>
          <w:rFonts w:cstheme="majorBidi"/>
          <w:b/>
          <w:bCs/>
          <w:sz w:val="32"/>
          <w:szCs w:val="32"/>
          <w:lang w:val="en-CA"/>
        </w:rPr>
        <w:t>3</w:t>
      </w:r>
      <w:r w:rsidR="009806EE">
        <w:rPr>
          <w:rFonts w:cstheme="majorBidi"/>
          <w:b/>
          <w:bCs/>
          <w:sz w:val="32"/>
          <w:szCs w:val="32"/>
          <w:lang w:val="en-CA"/>
        </w:rPr>
        <w:t xml:space="preserve"> Questions</w:t>
      </w:r>
    </w:p>
    <w:p w14:paraId="45F11D67" w14:textId="77777777" w:rsidR="001E7534" w:rsidRDefault="001E7534" w:rsidP="001E7534">
      <w:p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</w:p>
    <w:p w14:paraId="7A550A32" w14:textId="1B113ACB" w:rsidR="00501A63" w:rsidRPr="00501A63" w:rsidRDefault="00501A63" w:rsidP="004F735A">
      <w:pPr>
        <w:pStyle w:val="ListParagraph"/>
        <w:numPr>
          <w:ilvl w:val="0"/>
          <w:numId w:val="38"/>
        </w:numPr>
        <w:spacing w:line="360" w:lineRule="auto"/>
        <w:rPr>
          <w:rFonts w:ascii="TimesNewRomanPSMT" w:hAnsi="TimesNewRomanPSMT" w:cs="TimesNewRomanPSMT"/>
          <w:szCs w:val="24"/>
          <w:lang w:val="en-CA"/>
        </w:rPr>
      </w:pPr>
      <w:r>
        <w:rPr>
          <w:rFonts w:ascii="TimesNewRomanPSMT" w:hAnsi="TimesNewRomanPSMT" w:cs="TimesNewRomanPSMT"/>
          <w:szCs w:val="24"/>
          <w:lang w:val="en-CA"/>
        </w:rPr>
        <w:t xml:space="preserve">Solve </w:t>
      </w:r>
      <w:r w:rsidRPr="00501A63">
        <w:rPr>
          <w:rFonts w:ascii="TimesNewRomanPSMT" w:hAnsi="TimesNewRomanPSMT"/>
          <w:color w:val="000000"/>
          <w:szCs w:val="24"/>
        </w:rPr>
        <w:t>1D convection/diffusion problem governed by</w:t>
      </w:r>
      <w:r>
        <w:rPr>
          <w:rFonts w:ascii="TimesNewRomanPSMT" w:hAnsi="TimesNewRomanPSMT"/>
          <w:color w:val="000000"/>
          <w:szCs w:val="24"/>
        </w:rPr>
        <w:t>:</w:t>
      </w:r>
    </w:p>
    <w:p w14:paraId="7F094347" w14:textId="39061C77" w:rsidR="00501A63" w:rsidRPr="0038478B" w:rsidRDefault="0080239E" w:rsidP="0038478B">
      <w:pPr>
        <w:spacing w:line="360" w:lineRule="auto"/>
        <w:rPr>
          <w:rFonts w:ascii="TimesNewRomanPSMT" w:hAnsi="TimesNewRomanPSMT" w:cs="TimesNewRomanPSMT"/>
          <w:szCs w:val="24"/>
          <w:lang w:val="en-CA"/>
        </w:rPr>
      </w:pPr>
      <m:oMathPara>
        <m:oMath>
          <m:f>
            <m:f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fPr>
            <m:num>
              <m:r>
                <w:rPr>
                  <w:rFonts w:ascii="Cambria Math" w:hAnsi="Cambria Math" w:cstheme="majorBidi"/>
                  <w:szCs w:val="24"/>
                </w:rPr>
                <m:t>d</m:t>
              </m:r>
            </m:num>
            <m:den>
              <m:r>
                <w:rPr>
                  <w:rFonts w:ascii="Cambria Math" w:hAnsi="Cambria Math" w:cstheme="majorBidi"/>
                  <w:szCs w:val="24"/>
                </w:rPr>
                <m:t>dx</m:t>
              </m:r>
            </m:den>
          </m:f>
          <m:r>
            <w:rPr>
              <w:rFonts w:ascii="Cambria Math" w:hAnsi="Cambria Math" w:cstheme="majorBidi"/>
              <w:szCs w:val="24"/>
            </w:rPr>
            <m:t>(ρuϕ)</m:t>
          </m:r>
          <m:r>
            <w:rPr>
              <w:rFonts w:ascii="Cambria Math" w:hAnsi="Cambria Math" w:cstheme="majorBidi"/>
              <w:szCs w:val="24"/>
            </w:rPr>
            <m:t>=</m:t>
          </m:r>
          <m:f>
            <m:f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fPr>
            <m:num>
              <m:r>
                <w:rPr>
                  <w:rFonts w:ascii="Cambria Math" w:hAnsi="Cambria Math" w:cstheme="majorBidi"/>
                  <w:szCs w:val="24"/>
                </w:rPr>
                <m:t>d</m:t>
              </m:r>
            </m:num>
            <m:den>
              <m:r>
                <w:rPr>
                  <w:rFonts w:ascii="Cambria Math" w:hAnsi="Cambria Math" w:cstheme="majorBidi"/>
                  <w:szCs w:val="24"/>
                </w:rPr>
                <m:t>dx</m:t>
              </m:r>
            </m:den>
          </m:f>
          <m:r>
            <w:rPr>
              <w:rFonts w:ascii="Cambria Math" w:hAnsi="Cambria Math" w:cstheme="majorBidi"/>
              <w:szCs w:val="24"/>
            </w:rPr>
            <m:t>(</m:t>
          </m:r>
          <m:r>
            <m:rPr>
              <m:sty m:val="p"/>
            </m:rPr>
            <w:rPr>
              <w:rFonts w:ascii="Cambria Math" w:hAnsi="Cambria Math" w:cstheme="majorBidi"/>
              <w:szCs w:val="24"/>
            </w:rPr>
            <m:t>Γ</m:t>
          </m:r>
          <m:f>
            <m:fPr>
              <m:ctrlPr>
                <w:rPr>
                  <w:rFonts w:ascii="Cambria Math" w:hAnsi="Cambria Math" w:cstheme="majorBidi"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theme="majorBidi"/>
                  <w:szCs w:val="24"/>
                </w:rPr>
                <m:t>d</m:t>
              </m:r>
              <m:r>
                <m:rPr>
                  <m:sty m:val="p"/>
                </m:rPr>
                <w:rPr>
                  <w:rFonts w:ascii="Cambria Math" w:hAnsi="Cambria Math" w:cstheme="majorBidi"/>
                  <w:szCs w:val="24"/>
                </w:rPr>
                <m:t>ϕ</m:t>
              </m:r>
            </m:num>
            <m:den>
              <m:r>
                <m:rPr>
                  <m:sty m:val="p"/>
                </m:rPr>
                <w:rPr>
                  <w:rFonts w:ascii="Cambria Math" w:hAnsi="Cambria Math" w:cstheme="majorBidi"/>
                  <w:szCs w:val="24"/>
                </w:rPr>
                <m:t>dx</m:t>
              </m:r>
            </m:den>
          </m:f>
          <m:r>
            <w:rPr>
              <w:rFonts w:ascii="Cambria Math" w:hAnsi="Cambria Math" w:cstheme="majorBidi"/>
              <w:szCs w:val="24"/>
            </w:rPr>
            <m:t>)</m:t>
          </m:r>
        </m:oMath>
      </m:oMathPara>
      <w:bookmarkStart w:id="1" w:name="_GoBack"/>
      <w:bookmarkEnd w:id="1"/>
    </w:p>
    <w:p w14:paraId="5668B58A" w14:textId="6781D1A8" w:rsidR="004F735A" w:rsidRDefault="001E7534" w:rsidP="004F735A">
      <w:pPr>
        <w:pStyle w:val="ListParagraph"/>
        <w:numPr>
          <w:ilvl w:val="0"/>
          <w:numId w:val="38"/>
        </w:numPr>
        <w:spacing w:line="360" w:lineRule="auto"/>
        <w:rPr>
          <w:rFonts w:ascii="TimesNewRomanPSMT" w:hAnsi="TimesNewRomanPSMT" w:cs="TimesNewRomanPSMT"/>
          <w:szCs w:val="24"/>
          <w:lang w:val="en-CA"/>
        </w:rPr>
      </w:pPr>
      <w:r>
        <w:rPr>
          <w:rFonts w:ascii="TimesNewRomanPSMT" w:hAnsi="TimesNewRomanPSMT" w:cs="TimesNewRomanPSMT"/>
          <w:szCs w:val="24"/>
          <w:lang w:val="en-CA"/>
        </w:rPr>
        <w:t xml:space="preserve">Solve </w:t>
      </w:r>
      <w:r w:rsidR="004F735A">
        <w:rPr>
          <w:rFonts w:ascii="TimesNewRomanPSMT" w:hAnsi="TimesNewRomanPSMT" w:cs="TimesNewRomanPSMT"/>
          <w:szCs w:val="24"/>
          <w:lang w:val="en-CA"/>
        </w:rPr>
        <w:t xml:space="preserve">transient heat conduction: </w:t>
      </w:r>
    </w:p>
    <w:p w14:paraId="1E193839" w14:textId="77777777" w:rsidR="004F735A" w:rsidRDefault="004F735A" w:rsidP="004F735A">
      <w:pPr>
        <w:spacing w:line="360" w:lineRule="auto"/>
        <w:rPr>
          <w:rFonts w:ascii="TimesNewRomanPSMT" w:hAnsi="TimesNewRomanPSMT" w:cs="TimesNewRomanPSMT"/>
          <w:szCs w:val="24"/>
          <w:lang w:val="en-CA"/>
        </w:rPr>
      </w:pPr>
    </w:p>
    <w:p w14:paraId="2F7E2C15" w14:textId="6D2E4171" w:rsidR="00B626AB" w:rsidRPr="008927D2" w:rsidRDefault="008F4CAF" w:rsidP="00B626AB">
      <w:pPr>
        <w:rPr>
          <w:rFonts w:cstheme="majorBidi"/>
          <w:szCs w:val="24"/>
        </w:rPr>
      </w:pPr>
      <m:oMathPara>
        <m:oMath>
          <m:r>
            <w:rPr>
              <w:rFonts w:ascii="Cambria Math" w:hAnsi="Cambria Math" w:cstheme="majorBidi"/>
              <w:szCs w:val="24"/>
            </w:rPr>
            <m:t>ρ</m:t>
          </m:r>
          <m:sSub>
            <m:sSub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Cs w:val="24"/>
                </w:rPr>
                <m:t>C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p</m:t>
              </m:r>
            </m:sub>
          </m:sSub>
          <m:f>
            <m:f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fPr>
            <m:num>
              <m:r>
                <w:rPr>
                  <w:rFonts w:ascii="Cambria Math" w:hAnsi="Cambria Math" w:cstheme="majorBidi"/>
                  <w:szCs w:val="24"/>
                </w:rPr>
                <m:t>dT</m:t>
              </m:r>
            </m:num>
            <m:den>
              <m:r>
                <w:rPr>
                  <w:rFonts w:ascii="Cambria Math" w:hAnsi="Cambria Math" w:cstheme="majorBidi"/>
                  <w:szCs w:val="24"/>
                </w:rPr>
                <m:t>dt</m:t>
              </m:r>
            </m:den>
          </m:f>
          <m:r>
            <w:rPr>
              <w:rFonts w:ascii="Cambria Math" w:hAnsi="Cambria Math" w:cstheme="majorBidi"/>
              <w:szCs w:val="24"/>
            </w:rPr>
            <m:t>=</m:t>
          </m:r>
          <m:r>
            <m:rPr>
              <m:sty m:val="p"/>
            </m:rPr>
            <w:rPr>
              <w:rFonts w:ascii="Cambria Math" w:hAnsi="Cambria Math" w:cstheme="majorBidi"/>
              <w:szCs w:val="24"/>
            </w:rPr>
            <m:t>∇</m:t>
          </m:r>
          <m:r>
            <w:rPr>
              <w:rFonts w:ascii="Cambria Math" w:hAnsi="Cambria Math" w:cstheme="majorBidi"/>
              <w:szCs w:val="24"/>
            </w:rPr>
            <m:t>.(λ</m:t>
          </m:r>
          <m:r>
            <m:rPr>
              <m:sty m:val="p"/>
            </m:rPr>
            <w:rPr>
              <w:rFonts w:ascii="Cambria Math" w:hAnsi="Cambria Math" w:cstheme="majorBidi"/>
              <w:szCs w:val="24"/>
            </w:rPr>
            <m:t>∇</m:t>
          </m:r>
          <m:r>
            <w:rPr>
              <w:rFonts w:ascii="Cambria Math" w:hAnsi="Cambria Math" w:cstheme="majorBidi"/>
              <w:szCs w:val="24"/>
            </w:rPr>
            <m:t>T)+S</m:t>
          </m:r>
        </m:oMath>
      </m:oMathPara>
    </w:p>
    <w:p w14:paraId="7115FD2A" w14:textId="67BE7DC9" w:rsidR="004F735A" w:rsidRPr="004F735A" w:rsidRDefault="004F735A" w:rsidP="004F735A">
      <w:pPr>
        <w:spacing w:line="360" w:lineRule="auto"/>
        <w:rPr>
          <w:rFonts w:ascii="TimesNewRomanPSMT" w:hAnsi="TimesNewRomanPSMT" w:cs="TimesNewRomanPSMT"/>
          <w:szCs w:val="24"/>
          <w:lang w:val="en-CA"/>
        </w:rPr>
        <w:sectPr w:rsidR="004F735A" w:rsidRPr="004F735A" w:rsidSect="006A1AD4">
          <w:headerReference w:type="default" r:id="rId9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</w:p>
    <w:p w14:paraId="476338B4" w14:textId="494EDA35" w:rsidR="00A871E8" w:rsidRPr="00F47365" w:rsidRDefault="00A871E8" w:rsidP="00F47365">
      <w:pPr>
        <w:pStyle w:val="ListParagraph"/>
        <w:numPr>
          <w:ilvl w:val="0"/>
          <w:numId w:val="38"/>
        </w:num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  <w:r w:rsidRPr="00F47365">
        <w:rPr>
          <w:rFonts w:ascii="Times New Roman" w:hAnsi="Times New Roman" w:cs="Times New Roman"/>
          <w:szCs w:val="24"/>
        </w:rPr>
        <w:br w:type="page"/>
      </w:r>
    </w:p>
    <w:sdt>
      <w:sdtPr>
        <w:rPr>
          <w:rFonts w:eastAsiaTheme="minorHAnsi" w:cstheme="minorBidi"/>
          <w:b w:val="0"/>
          <w:color w:val="auto"/>
          <w:sz w:val="24"/>
          <w:szCs w:val="22"/>
          <w14:numForm w14:val="default"/>
          <w14:numSpacing w14:val="default"/>
        </w:rPr>
        <w:id w:val="-1583902483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7111CC05" w14:textId="245C0A1F" w:rsidR="00983BB3" w:rsidRPr="007021CA" w:rsidRDefault="003938C1" w:rsidP="006D594D">
          <w:pPr>
            <w:pStyle w:val="TOCHeading"/>
            <w:numPr>
              <w:ilvl w:val="0"/>
              <w:numId w:val="0"/>
            </w:numPr>
            <w:spacing w:line="360" w:lineRule="auto"/>
          </w:pPr>
          <w:r w:rsidRPr="007021CA">
            <w:t xml:space="preserve">List of </w:t>
          </w:r>
          <w:r w:rsidR="00983BB3" w:rsidRPr="007021CA">
            <w:t>Contents</w:t>
          </w:r>
        </w:p>
        <w:p w14:paraId="41FF9040" w14:textId="7CD21A65" w:rsidR="00B617EE" w:rsidRDefault="00983BB3">
          <w:pPr>
            <w:pStyle w:val="TOC1"/>
            <w:tabs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lang w:val="en-CA" w:eastAsia="en-CA"/>
            </w:rPr>
          </w:pPr>
          <w:r w:rsidRPr="007021CA">
            <w:fldChar w:fldCharType="begin"/>
          </w:r>
          <w:r w:rsidRPr="007021CA">
            <w:instrText xml:space="preserve"> TOC \o "1-3" \h \z \u </w:instrText>
          </w:r>
          <w:r w:rsidRPr="007021CA">
            <w:fldChar w:fldCharType="separate"/>
          </w:r>
          <w:hyperlink w:anchor="_Toc43641025" w:history="1">
            <w:r w:rsidR="00B617EE" w:rsidRPr="00753935">
              <w:rPr>
                <w:rStyle w:val="Hyperlink"/>
                <w:noProof/>
              </w:rPr>
              <w:t>1</w:t>
            </w:r>
            <w:r w:rsidR="00B617EE">
              <w:rPr>
                <w:noProof/>
                <w:webHidden/>
              </w:rPr>
              <w:tab/>
            </w:r>
            <w:r w:rsidR="00B617EE">
              <w:rPr>
                <w:noProof/>
                <w:webHidden/>
              </w:rPr>
              <w:fldChar w:fldCharType="begin"/>
            </w:r>
            <w:r w:rsidR="00B617EE">
              <w:rPr>
                <w:noProof/>
                <w:webHidden/>
              </w:rPr>
              <w:instrText xml:space="preserve"> PAGEREF _Toc43641025 \h </w:instrText>
            </w:r>
            <w:r w:rsidR="00B617EE">
              <w:rPr>
                <w:noProof/>
                <w:webHidden/>
              </w:rPr>
            </w:r>
            <w:r w:rsidR="00B617EE">
              <w:rPr>
                <w:noProof/>
                <w:webHidden/>
              </w:rPr>
              <w:fldChar w:fldCharType="separate"/>
            </w:r>
            <w:r w:rsidR="00B617EE">
              <w:rPr>
                <w:noProof/>
                <w:webHidden/>
              </w:rPr>
              <w:t>1</w:t>
            </w:r>
            <w:r w:rsidR="00B617EE">
              <w:rPr>
                <w:noProof/>
                <w:webHidden/>
              </w:rPr>
              <w:fldChar w:fldCharType="end"/>
            </w:r>
          </w:hyperlink>
        </w:p>
        <w:p w14:paraId="044DBED8" w14:textId="1F8638D3" w:rsidR="00B617EE" w:rsidRDefault="00B617EE">
          <w:pPr>
            <w:pStyle w:val="TOC1"/>
            <w:tabs>
              <w:tab w:val="left" w:pos="440"/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lang w:val="en-CA" w:eastAsia="en-CA"/>
            </w:rPr>
          </w:pPr>
          <w:hyperlink w:anchor="_Toc43641026" w:history="1">
            <w:r w:rsidRPr="00753935">
              <w:rPr>
                <w:rStyle w:val="Hyperlink"/>
                <w:noProof/>
              </w:rPr>
              <w:t>2</w:t>
            </w:r>
            <w:r>
              <w:rPr>
                <w:rFonts w:asciiTheme="minorHAnsi" w:hAnsiTheme="minorHAnsi" w:cstheme="minorBidi"/>
                <w:noProof/>
                <w:sz w:val="22"/>
                <w:lang w:val="en-CA" w:eastAsia="en-CA"/>
              </w:rPr>
              <w:tab/>
            </w:r>
            <w:r w:rsidRPr="00753935">
              <w:rPr>
                <w:rStyle w:val="Hyperlink"/>
                <w:noProof/>
              </w:rPr>
              <w:t>Question_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6410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9F24E8" w14:textId="206688C9" w:rsidR="00B617EE" w:rsidRDefault="00B617EE">
          <w:pPr>
            <w:pStyle w:val="TOC1"/>
            <w:tabs>
              <w:tab w:val="left" w:pos="440"/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lang w:val="en-CA" w:eastAsia="en-CA"/>
            </w:rPr>
          </w:pPr>
          <w:hyperlink w:anchor="_Toc43641027" w:history="1">
            <w:r w:rsidRPr="00753935">
              <w:rPr>
                <w:rStyle w:val="Hyperlink"/>
                <w:rFonts w:eastAsia="Calibri"/>
                <w:noProof/>
              </w:rPr>
              <w:t>3</w:t>
            </w:r>
            <w:r>
              <w:rPr>
                <w:rFonts w:asciiTheme="minorHAnsi" w:hAnsiTheme="minorHAnsi" w:cstheme="minorBidi"/>
                <w:noProof/>
                <w:sz w:val="22"/>
                <w:lang w:val="en-CA" w:eastAsia="en-CA"/>
              </w:rPr>
              <w:tab/>
            </w:r>
            <w:r w:rsidRPr="00753935">
              <w:rPr>
                <w:rStyle w:val="Hyperlink"/>
                <w:rFonts w:eastAsia="Calibri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6410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B5463F" w14:textId="04FB913D" w:rsidR="00983BB3" w:rsidRPr="007021CA" w:rsidRDefault="00983BB3" w:rsidP="006D594D">
          <w:pPr>
            <w:spacing w:line="360" w:lineRule="auto"/>
          </w:pPr>
          <w:r w:rsidRPr="007021CA">
            <w:rPr>
              <w:b/>
              <w:bCs/>
              <w:noProof/>
            </w:rPr>
            <w:fldChar w:fldCharType="end"/>
          </w:r>
        </w:p>
      </w:sdtContent>
    </w:sdt>
    <w:p w14:paraId="6FA20DA2" w14:textId="77777777" w:rsidR="002939DC" w:rsidRPr="007021CA" w:rsidRDefault="003C4EC0" w:rsidP="006D594D">
      <w:pPr>
        <w:spacing w:line="360" w:lineRule="auto"/>
        <w:sectPr w:rsidR="002939DC" w:rsidRPr="007021CA" w:rsidSect="006A1AD4">
          <w:headerReference w:type="default" r:id="rId10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r w:rsidRPr="007021CA">
        <w:br w:type="page"/>
      </w:r>
    </w:p>
    <w:p w14:paraId="4A5D371E" w14:textId="3FA49A43" w:rsidR="00983BB3" w:rsidRPr="007021CA" w:rsidRDefault="009A4657" w:rsidP="006D594D">
      <w:pPr>
        <w:spacing w:line="360" w:lineRule="auto"/>
        <w:rPr>
          <w:b/>
          <w:bCs/>
          <w:sz w:val="32"/>
          <w:szCs w:val="28"/>
        </w:rPr>
      </w:pPr>
      <w:r w:rsidRPr="007021CA">
        <w:rPr>
          <w:b/>
          <w:bCs/>
          <w:sz w:val="32"/>
          <w:szCs w:val="28"/>
        </w:rPr>
        <w:lastRenderedPageBreak/>
        <w:t>List of Figures</w:t>
      </w:r>
    </w:p>
    <w:p w14:paraId="7F178659" w14:textId="5EFD0EA2" w:rsidR="002939DC" w:rsidRPr="007021CA" w:rsidRDefault="00233500" w:rsidP="006D594D">
      <w:pPr>
        <w:spacing w:line="360" w:lineRule="auto"/>
        <w:sectPr w:rsidR="002939DC" w:rsidRPr="007021CA" w:rsidSect="006A1AD4">
          <w:headerReference w:type="default" r:id="rId11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fldSimple w:instr=" TOC \h \z \c &quot;Figure&quot; ">
        <w:r w:rsidR="00B617EE">
          <w:rPr>
            <w:b/>
            <w:bCs/>
            <w:noProof/>
          </w:rPr>
          <w:t>No table of figures entries found.</w:t>
        </w:r>
      </w:fldSimple>
      <w:r w:rsidR="003E658B" w:rsidRPr="007021CA">
        <w:br w:type="page"/>
      </w:r>
    </w:p>
    <w:p w14:paraId="12E275F4" w14:textId="77777777" w:rsidR="007E3661" w:rsidRDefault="007E3661" w:rsidP="006D594D">
      <w:pPr>
        <w:pStyle w:val="Heading1"/>
        <w:spacing w:line="360" w:lineRule="auto"/>
      </w:pPr>
      <w:bookmarkStart w:id="2" w:name="_Toc43641025"/>
      <w:bookmarkEnd w:id="0"/>
      <w:bookmarkEnd w:id="2"/>
    </w:p>
    <w:p w14:paraId="6FE481D8" w14:textId="19DF315A" w:rsidR="00CE2039" w:rsidRDefault="00093769" w:rsidP="006D594D">
      <w:pPr>
        <w:pStyle w:val="Heading1"/>
        <w:spacing w:line="360" w:lineRule="auto"/>
      </w:pPr>
      <w:bookmarkStart w:id="3" w:name="_Toc43641026"/>
      <w:r>
        <w:t>Question_</w:t>
      </w:r>
      <w:r w:rsidR="007E3661">
        <w:t>2</w:t>
      </w:r>
      <w:bookmarkEnd w:id="3"/>
    </w:p>
    <w:p w14:paraId="42FB1FBD" w14:textId="12BA57D2" w:rsidR="00797867" w:rsidRDefault="00797867" w:rsidP="00797867">
      <w:r>
        <w:t>Assumptions:</w:t>
      </w:r>
    </w:p>
    <w:p w14:paraId="19E03460" w14:textId="46110538" w:rsidR="00760470" w:rsidRDefault="00B81D88" w:rsidP="00760470">
      <w:pPr>
        <w:pStyle w:val="ListParagraph"/>
        <w:numPr>
          <w:ilvl w:val="0"/>
          <w:numId w:val="42"/>
        </w:numPr>
      </w:pPr>
      <w:r>
        <w:t xml:space="preserve">We assumed that our </w:t>
      </w:r>
      <w:r w:rsidR="00760470">
        <w:t>plate is x*y:</w:t>
      </w:r>
      <w:r w:rsidR="00760470">
        <w:tab/>
      </w:r>
      <w:r w:rsidR="00760470">
        <w:tab/>
        <w:t>5cm*5cm</w:t>
      </w:r>
    </w:p>
    <w:p w14:paraId="160215C8" w14:textId="20B5B3D1" w:rsidR="00484DDD" w:rsidRDefault="00484DDD" w:rsidP="00760470">
      <w:pPr>
        <w:pStyle w:val="ListParagraph"/>
        <w:numPr>
          <w:ilvl w:val="0"/>
          <w:numId w:val="42"/>
        </w:numPr>
      </w:pPr>
      <w:r>
        <w:t xml:space="preserve">We assumed that </w:t>
      </w:r>
      <m:oMath>
        <m:r>
          <m:rPr>
            <m:sty m:val="p"/>
          </m:rPr>
          <w:rPr>
            <w:rFonts w:ascii="Cambria Math" w:hAnsi="Cambria Math" w:cstheme="majorBidi"/>
            <w:szCs w:val="24"/>
          </w:rPr>
          <m:t>∆x=∆y</m:t>
        </m:r>
      </m:oMath>
    </w:p>
    <w:p w14:paraId="19FF4961" w14:textId="7F0114C3" w:rsidR="00760470" w:rsidRDefault="00760470" w:rsidP="00760470"/>
    <w:p w14:paraId="67868522" w14:textId="2EAE52C7" w:rsidR="00760470" w:rsidRDefault="00760470" w:rsidP="00760470"/>
    <w:p w14:paraId="7E5F4DDC" w14:textId="49A47EF8" w:rsidR="00C05236" w:rsidRPr="00797867" w:rsidRDefault="000A7390" w:rsidP="00C05236">
      <w:r>
        <w:t>We are going to solve</w:t>
      </w:r>
      <w:r w:rsidR="00C05236">
        <w:t xml:space="preserve"> T(</w:t>
      </w:r>
      <w:proofErr w:type="spellStart"/>
      <w:proofErr w:type="gramStart"/>
      <w:r w:rsidR="00C05236">
        <w:t>x,y</w:t>
      </w:r>
      <w:proofErr w:type="gramEnd"/>
      <w:r w:rsidR="00D344C9">
        <w:t>,t</w:t>
      </w:r>
      <w:proofErr w:type="spellEnd"/>
      <w:r w:rsidR="00C05236">
        <w:t>)</w:t>
      </w:r>
      <w:r>
        <w:t xml:space="preserve"> transient heat conduction</w:t>
      </w:r>
      <w:r w:rsidR="00C05236">
        <w:t>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34"/>
        <w:gridCol w:w="4626"/>
      </w:tblGrid>
      <w:tr w:rsidR="004B1DDC" w:rsidRPr="007021CA" w14:paraId="3D2C667E" w14:textId="77777777" w:rsidTr="00071E51">
        <w:tc>
          <w:tcPr>
            <w:tcW w:w="4734" w:type="dxa"/>
          </w:tcPr>
          <w:p w14:paraId="7A2EB661" w14:textId="0BEFF2CF" w:rsidR="004B1DDC" w:rsidRPr="003278F2" w:rsidRDefault="00C05236" w:rsidP="003278F2">
            <w:pPr>
              <w:rPr>
                <w:rFonts w:cstheme="majorBidi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Cs w:val="24"/>
                  </w:rPr>
                  <m:t>ρ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dT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∇</m:t>
                </m:r>
                <m:r>
                  <w:rPr>
                    <w:rFonts w:ascii="Cambria Math" w:hAnsi="Cambria Math" w:cstheme="majorBidi"/>
                    <w:szCs w:val="24"/>
                  </w:rPr>
                  <m:t>.(λ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∇</m:t>
                </m:r>
                <m:r>
                  <w:rPr>
                    <w:rFonts w:ascii="Cambria Math" w:hAnsi="Cambria Math" w:cstheme="majorBidi"/>
                    <w:szCs w:val="24"/>
                  </w:rPr>
                  <m:t>T)+S</m:t>
                </m:r>
              </m:oMath>
            </m:oMathPara>
          </w:p>
        </w:tc>
        <w:tc>
          <w:tcPr>
            <w:tcW w:w="4626" w:type="dxa"/>
            <w:vAlign w:val="center"/>
          </w:tcPr>
          <w:p w14:paraId="6D1797EE" w14:textId="21349225" w:rsidR="004B1DDC" w:rsidRPr="007021CA" w:rsidRDefault="004B1DDC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1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7E4060B5" w14:textId="425701E5" w:rsidR="00C05236" w:rsidRDefault="00C05236" w:rsidP="003278F2">
      <w:pPr>
        <w:spacing w:line="360" w:lineRule="auto"/>
        <w:jc w:val="left"/>
        <w:rPr>
          <w:rFonts w:eastAsiaTheme="minorEastAsia"/>
          <w:szCs w:val="24"/>
        </w:rPr>
      </w:pPr>
      <w:r>
        <w:rPr>
          <w:rFonts w:eastAsiaTheme="minorEastAsia"/>
          <w:szCs w:val="24"/>
        </w:rPr>
        <w:t>Initial condition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34"/>
        <w:gridCol w:w="4626"/>
      </w:tblGrid>
      <w:tr w:rsidR="003278F2" w:rsidRPr="007021CA" w14:paraId="4ABFCF38" w14:textId="77777777" w:rsidTr="0080549A">
        <w:tc>
          <w:tcPr>
            <w:tcW w:w="4734" w:type="dxa"/>
          </w:tcPr>
          <w:p w14:paraId="06047534" w14:textId="6F816E7E" w:rsidR="003278F2" w:rsidRPr="0080549A" w:rsidRDefault="003278F2" w:rsidP="0080549A">
            <w:pPr>
              <w:rPr>
                <w:rFonts w:cstheme="majorBidi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Cs w:val="24"/>
                  </w:rPr>
                  <m:t>T(x,y,0)=298.15</m:t>
                </m:r>
              </m:oMath>
            </m:oMathPara>
          </w:p>
        </w:tc>
        <w:tc>
          <w:tcPr>
            <w:tcW w:w="4626" w:type="dxa"/>
            <w:vAlign w:val="center"/>
          </w:tcPr>
          <w:p w14:paraId="7410FCD1" w14:textId="078E723F" w:rsidR="003278F2" w:rsidRPr="007021CA" w:rsidRDefault="003278F2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0201B341" w14:textId="492301BB" w:rsidR="0080549A" w:rsidRPr="0080549A" w:rsidRDefault="0080549A" w:rsidP="0080549A">
      <w:pPr>
        <w:rPr>
          <w:rFonts w:ascii="Times New Roman" w:eastAsia="Times New Roman" w:hAnsi="Times New Roman" w:cs="Arial"/>
          <w:szCs w:val="24"/>
        </w:rPr>
      </w:pPr>
      <w:r>
        <w:rPr>
          <w:rFonts w:ascii="Times New Roman" w:eastAsia="Times New Roman" w:hAnsi="Times New Roman" w:cs="Arial"/>
          <w:szCs w:val="24"/>
        </w:rPr>
        <w:t>Boundary conditions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34"/>
        <w:gridCol w:w="4626"/>
      </w:tblGrid>
      <w:tr w:rsidR="0080549A" w:rsidRPr="007021CA" w14:paraId="4C79284F" w14:textId="77777777" w:rsidTr="00E10261">
        <w:tc>
          <w:tcPr>
            <w:tcW w:w="4734" w:type="dxa"/>
          </w:tcPr>
          <w:p w14:paraId="4F794E7D" w14:textId="3CE3E145" w:rsidR="0080549A" w:rsidRPr="0080549A" w:rsidRDefault="0080549A" w:rsidP="00071E51">
            <w:pPr>
              <w:rPr>
                <w:rFonts w:cstheme="majorBidi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Cs w:val="24"/>
                  </w:rPr>
                  <m:t>T(x,0,t)=423.15</m:t>
                </m:r>
              </m:oMath>
            </m:oMathPara>
          </w:p>
        </w:tc>
        <w:tc>
          <w:tcPr>
            <w:tcW w:w="4626" w:type="dxa"/>
            <w:vAlign w:val="center"/>
          </w:tcPr>
          <w:p w14:paraId="7BC4EB05" w14:textId="640DE98E" w:rsidR="0080549A" w:rsidRPr="007021CA" w:rsidRDefault="0080549A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3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DF475F" w:rsidRPr="007021CA" w14:paraId="0E0A0A00" w14:textId="77777777" w:rsidTr="00407BA4">
        <w:tc>
          <w:tcPr>
            <w:tcW w:w="4734" w:type="dxa"/>
          </w:tcPr>
          <w:p w14:paraId="681B1FC0" w14:textId="5226AAAA" w:rsidR="00DF475F" w:rsidRPr="0080549A" w:rsidRDefault="00DD776F" w:rsidP="00071E51">
            <w:pPr>
              <w:rPr>
                <w:rFonts w:cstheme="majorBidi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Cs w:val="24"/>
                  </w:rPr>
                  <m:t>-λ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d>
                      <m:dPr>
                        <m:begChr m:val=""/>
                        <m:endChr m:val="|"/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∂T</m:t>
                            </m:r>
                          </m:num>
                          <m:den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∂x</m:t>
                            </m:r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=0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=h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-T(0,y,t))</m:t>
                </m:r>
              </m:oMath>
            </m:oMathPara>
          </w:p>
        </w:tc>
        <w:tc>
          <w:tcPr>
            <w:tcW w:w="4626" w:type="dxa"/>
          </w:tcPr>
          <w:p w14:paraId="739DF698" w14:textId="39CF72B1" w:rsidR="00DF475F" w:rsidRPr="007021CA" w:rsidRDefault="00DF475F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4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133C80" w:rsidRPr="007021CA" w14:paraId="310BEE18" w14:textId="77777777" w:rsidTr="00407BA4">
        <w:tc>
          <w:tcPr>
            <w:tcW w:w="4734" w:type="dxa"/>
          </w:tcPr>
          <w:p w14:paraId="2C34F686" w14:textId="2622B40F" w:rsidR="00133C80" w:rsidRPr="0080549A" w:rsidRDefault="00133C80" w:rsidP="00071E51">
            <w:pPr>
              <w:rPr>
                <w:rFonts w:cstheme="majorBidi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Cs w:val="24"/>
                  </w:rPr>
                  <m:t>λ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d>
                      <m:dPr>
                        <m:begChr m:val=""/>
                        <m:endChr m:val="|"/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∂T</m:t>
                            </m:r>
                          </m:num>
                          <m:den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∂x</m:t>
                            </m:r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=0.05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=h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-T(0.05,y,t))</m:t>
                </m:r>
              </m:oMath>
            </m:oMathPara>
          </w:p>
        </w:tc>
        <w:tc>
          <w:tcPr>
            <w:tcW w:w="4626" w:type="dxa"/>
          </w:tcPr>
          <w:p w14:paraId="06E24208" w14:textId="7F0A08AE" w:rsidR="00133C80" w:rsidRPr="007021CA" w:rsidRDefault="00133C80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5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E10261" w:rsidRPr="007021CA" w14:paraId="57672413" w14:textId="77777777" w:rsidTr="00407BA4">
        <w:tc>
          <w:tcPr>
            <w:tcW w:w="4734" w:type="dxa"/>
          </w:tcPr>
          <w:p w14:paraId="1BD94E01" w14:textId="217F14B9" w:rsidR="00E10261" w:rsidRPr="0080549A" w:rsidRDefault="00E10261" w:rsidP="00071E51">
            <w:pPr>
              <w:rPr>
                <w:rFonts w:cstheme="majorBidi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Cs w:val="24"/>
                  </w:rPr>
                  <m:t>λ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d>
                      <m:dPr>
                        <m:begChr m:val=""/>
                        <m:endChr m:val="|"/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∂T</m:t>
                            </m:r>
                          </m:num>
                          <m:den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∂y</m:t>
                            </m:r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=0.05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=h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-T(x,0.05,t))</m:t>
                </m:r>
              </m:oMath>
            </m:oMathPara>
          </w:p>
        </w:tc>
        <w:tc>
          <w:tcPr>
            <w:tcW w:w="4626" w:type="dxa"/>
          </w:tcPr>
          <w:p w14:paraId="7A923E26" w14:textId="266B600C" w:rsidR="00E10261" w:rsidRPr="007021CA" w:rsidRDefault="00E10261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6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4D2730D9" w14:textId="77777777" w:rsidR="0080549A" w:rsidRDefault="0080549A" w:rsidP="0080549A"/>
    <w:p w14:paraId="51876A33" w14:textId="4E4B525E" w:rsidR="006039E1" w:rsidRDefault="006039E1" w:rsidP="006039E1">
      <w:r>
        <w:t>I</w:t>
      </w:r>
      <w:r w:rsidRPr="006039E1">
        <w:t>mplicit discretization of transient heat conduction with source</w:t>
      </w:r>
      <w:r>
        <w:t>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518"/>
        <w:gridCol w:w="1842"/>
      </w:tblGrid>
      <w:tr w:rsidR="006039E1" w:rsidRPr="007021CA" w14:paraId="1D92E594" w14:textId="77777777" w:rsidTr="00962445">
        <w:tc>
          <w:tcPr>
            <w:tcW w:w="7518" w:type="dxa"/>
          </w:tcPr>
          <w:p w14:paraId="11F86DB0" w14:textId="4FF880BB" w:rsidR="006039E1" w:rsidRPr="003278F2" w:rsidRDefault="002C09F9" w:rsidP="00071E51">
            <w:pPr>
              <w:rPr>
                <w:rFonts w:cstheme="majorBidi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dT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α</m:t>
                </m:r>
                <m:r>
                  <w:rPr>
                    <w:rFonts w:ascii="Cambria Math" w:hAnsi="Cambria Math" w:cstheme="majorBidi"/>
                    <w:szCs w:val="24"/>
                  </w:rPr>
                  <m:t>(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∇</m:t>
                </m:r>
                <m:r>
                  <w:rPr>
                    <w:rFonts w:ascii="Cambria Math" w:hAnsi="Cambria Math" w:cstheme="majorBidi"/>
                    <w:szCs w:val="24"/>
                  </w:rPr>
                  <m:t>.(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∇</m:t>
                </m:r>
                <m:r>
                  <w:rPr>
                    <w:rFonts w:ascii="Cambria Math" w:hAnsi="Cambria Math" w:cstheme="majorBidi"/>
                    <w:szCs w:val="24"/>
                  </w:rPr>
                  <m:t>T))+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S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842" w:type="dxa"/>
            <w:vAlign w:val="center"/>
          </w:tcPr>
          <w:p w14:paraId="0294B290" w14:textId="5997FB0A" w:rsidR="006039E1" w:rsidRPr="007021CA" w:rsidRDefault="006039E1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7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49F5C6A0" w14:textId="0357CBC7" w:rsidR="005243B1" w:rsidRDefault="00231D21" w:rsidP="006039E1">
      <w:r>
        <w:t>Integration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518"/>
        <w:gridCol w:w="1842"/>
      </w:tblGrid>
      <w:tr w:rsidR="00231D21" w:rsidRPr="007021CA" w14:paraId="7608830E" w14:textId="77777777" w:rsidTr="00071E51">
        <w:tc>
          <w:tcPr>
            <w:tcW w:w="7518" w:type="dxa"/>
          </w:tcPr>
          <w:p w14:paraId="4E1DEC74" w14:textId="1A34BC04" w:rsidR="00231D21" w:rsidRPr="003278F2" w:rsidRDefault="002C09F9" w:rsidP="00071E51">
            <w:pPr>
              <w:rPr>
                <w:rFonts w:cstheme="majorBidi"/>
                <w:szCs w:val="24"/>
              </w:rPr>
            </w:pPr>
            <m:oMathPara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  <m:e>
                    <m:nary>
                      <m:naryPr>
                        <m:limLoc m:val="subSup"/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w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e</m:t>
                        </m:r>
                      </m:sup>
                      <m:e>
                        <m:nary>
                          <m:naryPr>
                            <m:limLoc m:val="subSup"/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t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t+∆t</m:t>
                            </m:r>
                          </m:sup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dT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dt</m:t>
                                </m:r>
                              </m:den>
                            </m:f>
                          </m:e>
                        </m:nary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dtdxdy</m:t>
                        </m:r>
                      </m:e>
                    </m:nary>
                  </m:e>
                </m:nary>
                <m:r>
                  <w:rPr>
                    <w:rFonts w:ascii="Cambria Math" w:hAnsi="Cambria Math" w:cstheme="majorBidi"/>
                    <w:szCs w:val="24"/>
                  </w:rPr>
                  <m:t>=</m:t>
                </m:r>
                <m:nary>
                  <m:naryPr>
                    <m:limLoc m:val="subSup"/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t+∆t</m:t>
                    </m:r>
                  </m:sup>
                  <m:e>
                    <m:nary>
                      <m:naryPr>
                        <m:limLoc m:val="subSup"/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s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</m:t>
                        </m:r>
                      </m:sup>
                      <m:e>
                        <m:nary>
                          <m:naryPr>
                            <m:limLoc m:val="subSup"/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w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e</m:t>
                            </m:r>
                          </m:sup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α</m:t>
                            </m:r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(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∇</m:t>
                            </m:r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.(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∇</m:t>
                            </m:r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T))</m:t>
                            </m:r>
                          </m:e>
                        </m:nary>
                      </m:e>
                    </m:nary>
                    <m:r>
                      <w:rPr>
                        <w:rFonts w:ascii="Cambria Math" w:hAnsi="Cambria Math" w:cstheme="majorBidi"/>
                        <w:szCs w:val="24"/>
                      </w:rPr>
                      <m:t>dtdxdy</m:t>
                    </m:r>
                  </m:e>
                </m:nary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nary>
                  <m:naryPr>
                    <m:limLoc m:val="subSup"/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t+∆t</m:t>
                    </m:r>
                  </m:sup>
                  <m:e>
                    <m:nary>
                      <m:naryPr>
                        <m:limLoc m:val="subSup"/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s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</m:t>
                        </m:r>
                      </m:sup>
                      <m:e>
                        <m:nary>
                          <m:naryPr>
                            <m:limLoc m:val="subSup"/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w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e</m:t>
                            </m:r>
                          </m:sup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S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Cs w:val="24"/>
                                      </w:rPr>
                                      <m:t>C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Cs w:val="24"/>
                                      </w:rPr>
                                      <m:t>p</m:t>
                                    </m:r>
                                  </m:sub>
                                </m:sSub>
                              </m:den>
                            </m:f>
                          </m:e>
                        </m:nary>
                      </m:e>
                    </m:nary>
                  </m:e>
                </m:nary>
                <m:r>
                  <w:rPr>
                    <w:rFonts w:ascii="Cambria Math" w:hAnsi="Cambria Math" w:cstheme="majorBidi"/>
                    <w:szCs w:val="24"/>
                  </w:rPr>
                  <m:t>dtdxdy</m:t>
                </m:r>
              </m:oMath>
            </m:oMathPara>
          </w:p>
        </w:tc>
        <w:tc>
          <w:tcPr>
            <w:tcW w:w="1842" w:type="dxa"/>
            <w:vAlign w:val="center"/>
          </w:tcPr>
          <w:p w14:paraId="6D050E75" w14:textId="2D9F4B34" w:rsidR="00231D21" w:rsidRPr="007021CA" w:rsidRDefault="00231D21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8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5A313974" w14:textId="5172FD65" w:rsidR="00231D21" w:rsidRDefault="008F6D7D" w:rsidP="006039E1">
      <w:r>
        <w:t>Which gives us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27"/>
        <w:gridCol w:w="1133"/>
      </w:tblGrid>
      <w:tr w:rsidR="008F6D7D" w:rsidRPr="007021CA" w14:paraId="01BEF408" w14:textId="77777777" w:rsidTr="008A6D17">
        <w:tc>
          <w:tcPr>
            <w:tcW w:w="8227" w:type="dxa"/>
          </w:tcPr>
          <w:p w14:paraId="674A5686" w14:textId="42582DC7" w:rsidR="008F6D7D" w:rsidRPr="003278F2" w:rsidRDefault="000A6D49" w:rsidP="00071E51">
            <w:pPr>
              <w:rPr>
                <w:rFonts w:cstheme="majorBidi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Cs w:val="24"/>
                  </w:rPr>
                  <w:lastRenderedPageBreak/>
                  <m:t>(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)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A</m:t>
                </m:r>
                <m:r>
                  <w:rPr>
                    <w:rFonts w:ascii="Cambria Math" w:hAnsi="Cambria Math" w:cstheme="majorBidi"/>
                    <w:szCs w:val="24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α∆t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∆y</m:t>
                    </m:r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sSubSupPr>
                          <m:e>
                            <m:d>
                              <m:dPr>
                                <m:begChr m:val=""/>
                                <m:endChr m:val="|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Cs w:val="24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 w:cstheme="majorBidi"/>
                                        <w:szCs w:val="24"/>
                                      </w:rPr>
                                      <m:t>dT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 w:cstheme="majorBidi"/>
                                        <w:szCs w:val="24"/>
                                      </w:rPr>
                                      <m:t>dx</m:t>
                                    </m:r>
                                  </m:den>
                                </m:f>
                              </m:e>
                            </m:d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e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n+1</m:t>
                            </m:r>
                          </m:sup>
                        </m:sSub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sSubSupPr>
                          <m:e>
                            <m:d>
                              <m:dPr>
                                <m:begChr m:val=""/>
                                <m:endChr m:val="|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Cs w:val="24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 w:cstheme="majorBidi"/>
                                        <w:szCs w:val="24"/>
                                      </w:rPr>
                                      <m:t>dT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 w:cstheme="majorBidi"/>
                                        <w:szCs w:val="24"/>
                                      </w:rPr>
                                      <m:t>dx</m:t>
                                    </m:r>
                                  </m:den>
                                </m:f>
                              </m:e>
                            </m:d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w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n+1</m:t>
                            </m:r>
                          </m:sup>
                        </m:sSubSup>
                      </m:e>
                    </m:d>
                    <m:r>
                      <w:rPr>
                        <w:rFonts w:ascii="Cambria Math" w:hAnsi="Cambria Math" w:cstheme="majorBidi"/>
                        <w:szCs w:val="24"/>
                      </w:rPr>
                      <m:t>+∆x</m:t>
                    </m:r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sSubSupPr>
                          <m:e>
                            <m:d>
                              <m:dPr>
                                <m:begChr m:val=""/>
                                <m:endChr m:val="|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Cs w:val="24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 w:cstheme="majorBidi"/>
                                        <w:szCs w:val="24"/>
                                      </w:rPr>
                                      <m:t>dT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 w:cstheme="majorBidi"/>
                                        <w:szCs w:val="24"/>
                                      </w:rPr>
                                      <m:t>dy</m:t>
                                    </m:r>
                                  </m:den>
                                </m:f>
                              </m:e>
                            </m:d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n+1</m:t>
                            </m:r>
                          </m:sup>
                        </m:sSub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sSubSupPr>
                          <m:e>
                            <m:d>
                              <m:dPr>
                                <m:begChr m:val=""/>
                                <m:endChr m:val="|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Cs w:val="24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 w:cstheme="majorBidi"/>
                                        <w:szCs w:val="24"/>
                                      </w:rPr>
                                      <m:t>dT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 w:cstheme="majorBidi"/>
                                        <w:szCs w:val="24"/>
                                      </w:rPr>
                                      <m:t>dy</m:t>
                                    </m:r>
                                  </m:den>
                                </m:f>
                              </m:e>
                            </m:d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s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n+1</m:t>
                            </m:r>
                          </m:sup>
                        </m:sSubSup>
                      </m:e>
                    </m:d>
                  </m:e>
                </m:d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∆x∆y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S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133" w:type="dxa"/>
            <w:vAlign w:val="center"/>
          </w:tcPr>
          <w:p w14:paraId="29E643AC" w14:textId="2D88A368" w:rsidR="008F6D7D" w:rsidRPr="007021CA" w:rsidRDefault="008F6D7D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9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436FEDD9" w14:textId="6F78B2E9" w:rsidR="008F6D7D" w:rsidRDefault="000A6A29" w:rsidP="006039E1">
      <w:r>
        <w:t>Then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27"/>
        <w:gridCol w:w="1133"/>
      </w:tblGrid>
      <w:tr w:rsidR="0036289A" w:rsidRPr="007021CA" w14:paraId="665F2030" w14:textId="77777777" w:rsidTr="00071E51">
        <w:tc>
          <w:tcPr>
            <w:tcW w:w="8227" w:type="dxa"/>
          </w:tcPr>
          <w:p w14:paraId="41CF53AE" w14:textId="631A5807" w:rsidR="0036289A" w:rsidRPr="00B74EB9" w:rsidRDefault="00B248A6" w:rsidP="00071E51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r>
                  <w:rPr>
                    <w:rFonts w:ascii="Cambria Math" w:hAnsi="Cambria Math" w:cstheme="majorBidi"/>
                    <w:szCs w:val="24"/>
                  </w:rPr>
                  <m:t>(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)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A</m:t>
                </m:r>
                <m:r>
                  <w:rPr>
                    <w:rFonts w:ascii="Cambria Math" w:hAnsi="Cambria Math" w:cstheme="majorBidi"/>
                    <w:szCs w:val="24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α∆t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∆y</m:t>
                    </m:r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E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-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P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∆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e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P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-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W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∆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w</m:t>
                                </m:r>
                              </m:sub>
                            </m:sSub>
                          </m:den>
                        </m:f>
                      </m:e>
                    </m:d>
                    <m:r>
                      <w:rPr>
                        <w:rFonts w:ascii="Cambria Math" w:hAnsi="Cambria Math" w:cstheme="majorBidi"/>
                        <w:szCs w:val="24"/>
                      </w:rPr>
                      <m:t>+∆x</m:t>
                    </m:r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N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-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P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∆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n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P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-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S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∆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s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</m:d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∆x∆y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</m:t>
                </m:r>
              </m:oMath>
            </m:oMathPara>
          </w:p>
        </w:tc>
        <w:tc>
          <w:tcPr>
            <w:tcW w:w="1133" w:type="dxa"/>
            <w:vAlign w:val="center"/>
          </w:tcPr>
          <w:p w14:paraId="49CA0643" w14:textId="440835E1" w:rsidR="0036289A" w:rsidRPr="007021CA" w:rsidRDefault="0036289A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10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04749706" w14:textId="77777777" w:rsidR="000A6A29" w:rsidRDefault="000A6A29" w:rsidP="006039E1"/>
    <w:p w14:paraId="45FFD93C" w14:textId="5DF8F94F" w:rsidR="00962445" w:rsidRDefault="00512153" w:rsidP="006039E1">
      <w:pPr>
        <w:rPr>
          <w:rFonts w:eastAsiaTheme="minorEastAsia"/>
          <w:szCs w:val="24"/>
        </w:rPr>
      </w:pPr>
      <w:proofErr w:type="spellStart"/>
      <w:r>
        <w:t>Devide</w:t>
      </w:r>
      <w:proofErr w:type="spellEnd"/>
      <w:r>
        <w:t xml:space="preserve"> </w:t>
      </w:r>
      <w:r w:rsidR="00F804D7">
        <w:t>both side by (</w:t>
      </w:r>
      <m:oMath>
        <m:r>
          <m:rPr>
            <m:sty m:val="p"/>
          </m:rPr>
          <w:rPr>
            <w:rFonts w:ascii="Cambria Math" w:hAnsi="Cambria Math" w:cstheme="majorBidi"/>
            <w:szCs w:val="24"/>
          </w:rPr>
          <m:t>∆A=∆x∆y</m:t>
        </m:r>
      </m:oMath>
      <w:r w:rsidR="00F804D7">
        <w:t>)</w:t>
      </w:r>
      <w:r w:rsidR="00582BD6">
        <w:t xml:space="preserve">, where </w:t>
      </w:r>
      <m:oMath>
        <m:r>
          <m:rPr>
            <m:sty m:val="p"/>
          </m:rPr>
          <w:rPr>
            <w:rFonts w:ascii="Cambria Math" w:hAnsi="Cambria Math" w:cstheme="majorBidi"/>
            <w:szCs w:val="24"/>
          </w:rPr>
          <m:t>∆x=</m:t>
        </m:r>
        <m:sSub>
          <m:sSubPr>
            <m:ctrlPr>
              <w:rPr>
                <w:rFonts w:ascii="Cambria Math" w:hAnsi="Cambria Math" w:cstheme="majorBidi"/>
                <w:i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szCs w:val="24"/>
              </w:rPr>
              <m:t>∆x</m:t>
            </m:r>
          </m:e>
          <m:sub>
            <m:r>
              <w:rPr>
                <w:rFonts w:ascii="Cambria Math" w:hAnsi="Cambria Math" w:cstheme="majorBidi"/>
                <w:szCs w:val="24"/>
              </w:rPr>
              <m:t>e</m:t>
            </m:r>
          </m:sub>
        </m:sSub>
        <m:r>
          <w:rPr>
            <w:rFonts w:ascii="Cambria Math" w:hAnsi="Cambria Math" w:cstheme="majorBidi"/>
            <w:szCs w:val="24"/>
          </w:rPr>
          <m:t>=</m:t>
        </m:r>
        <m:sSub>
          <m:sSubPr>
            <m:ctrlPr>
              <w:rPr>
                <w:rFonts w:ascii="Cambria Math" w:hAnsi="Cambria Math" w:cstheme="majorBidi"/>
                <w:i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szCs w:val="24"/>
              </w:rPr>
              <m:t>∆x</m:t>
            </m:r>
          </m:e>
          <m:sub>
            <m:r>
              <w:rPr>
                <w:rFonts w:ascii="Cambria Math" w:hAnsi="Cambria Math" w:cstheme="majorBidi"/>
                <w:szCs w:val="24"/>
              </w:rPr>
              <m:t>w</m:t>
            </m:r>
          </m:sub>
        </m:sSub>
      </m:oMath>
      <w:r w:rsidR="00582BD6">
        <w:rPr>
          <w:rFonts w:eastAsiaTheme="minorEastAsia"/>
          <w:szCs w:val="24"/>
        </w:rPr>
        <w:t xml:space="preserve"> and </w:t>
      </w:r>
      <m:oMath>
        <m:r>
          <m:rPr>
            <m:sty m:val="p"/>
          </m:rPr>
          <w:rPr>
            <w:rFonts w:ascii="Cambria Math" w:hAnsi="Cambria Math" w:cstheme="majorBidi"/>
            <w:szCs w:val="24"/>
          </w:rPr>
          <m:t>∆y=</m:t>
        </m:r>
        <m:sSub>
          <m:sSubPr>
            <m:ctrlPr>
              <w:rPr>
                <w:rFonts w:ascii="Cambria Math" w:hAnsi="Cambria Math" w:cstheme="majorBidi"/>
                <w:i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szCs w:val="24"/>
              </w:rPr>
              <m:t>∆y</m:t>
            </m:r>
          </m:e>
          <m:sub>
            <m:r>
              <w:rPr>
                <w:rFonts w:ascii="Cambria Math" w:hAnsi="Cambria Math" w:cstheme="majorBidi"/>
                <w:szCs w:val="24"/>
              </w:rPr>
              <m:t>n</m:t>
            </m:r>
          </m:sub>
        </m:sSub>
        <m:r>
          <w:rPr>
            <w:rFonts w:ascii="Cambria Math" w:hAnsi="Cambria Math" w:cstheme="majorBidi"/>
            <w:szCs w:val="24"/>
          </w:rPr>
          <m:t>=</m:t>
        </m:r>
        <m:sSub>
          <m:sSubPr>
            <m:ctrlPr>
              <w:rPr>
                <w:rFonts w:ascii="Cambria Math" w:hAnsi="Cambria Math" w:cstheme="majorBidi"/>
                <w:i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szCs w:val="24"/>
              </w:rPr>
              <m:t>∆y</m:t>
            </m:r>
          </m:e>
          <m:sub>
            <m:r>
              <w:rPr>
                <w:rFonts w:ascii="Cambria Math" w:hAnsi="Cambria Math" w:cstheme="majorBidi"/>
                <w:szCs w:val="24"/>
              </w:rPr>
              <m:t>s</m:t>
            </m:r>
          </m:sub>
        </m:sSub>
      </m:oMath>
      <w:r w:rsidR="00A041D3">
        <w:rPr>
          <w:rFonts w:eastAsiaTheme="minorEastAsia"/>
          <w:szCs w:val="24"/>
        </w:rPr>
        <w:t>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27"/>
        <w:gridCol w:w="1133"/>
      </w:tblGrid>
      <w:tr w:rsidR="00C14DDF" w:rsidRPr="007021CA" w14:paraId="23507BE1" w14:textId="77777777" w:rsidTr="00071E51">
        <w:tc>
          <w:tcPr>
            <w:tcW w:w="8227" w:type="dxa"/>
          </w:tcPr>
          <w:p w14:paraId="7A4AD810" w14:textId="75500E06" w:rsidR="00C14DDF" w:rsidRPr="00B74EB9" w:rsidRDefault="002C09F9" w:rsidP="00071E51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α∆t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szCs w:val="24"/>
                      </w:rPr>
                    </m:ctrlPr>
                  </m:dPr>
                  <m:e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E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-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P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∆x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P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-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W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∆x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e>
                    </m:d>
                    <m:r>
                      <w:rPr>
                        <w:rFonts w:ascii="Cambria Math" w:hAnsi="Cambria Math" w:cstheme="majorBidi"/>
                        <w:szCs w:val="24"/>
                      </w:rPr>
                      <m:t>+</m:t>
                    </m:r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N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-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P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∆y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fPr>
                          <m:num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P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-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S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n+1</m:t>
                                </m:r>
                              </m:sup>
                            </m:sSub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Cs w:val="24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∆y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theme="majorBidi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e>
                    </m:d>
                  </m:e>
                </m:d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</m:t>
                </m:r>
              </m:oMath>
            </m:oMathPara>
          </w:p>
        </w:tc>
        <w:tc>
          <w:tcPr>
            <w:tcW w:w="1133" w:type="dxa"/>
            <w:vAlign w:val="center"/>
          </w:tcPr>
          <w:p w14:paraId="244FC54A" w14:textId="17EAB297" w:rsidR="00C14DDF" w:rsidRPr="007021CA" w:rsidRDefault="00C14DDF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11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07409FE9" w14:textId="77777777" w:rsidR="00A041D3" w:rsidRDefault="00A041D3" w:rsidP="006039E1"/>
    <w:p w14:paraId="06820E44" w14:textId="47E563CA" w:rsidR="007766E8" w:rsidRDefault="007766E8" w:rsidP="007766E8">
      <w:r>
        <w:t>Doing some simplification</w:t>
      </w:r>
      <w:r w:rsidR="007C402E">
        <w:t xml:space="preserve"> (</w:t>
      </w:r>
      <m:oMath>
        <m:r>
          <m:rPr>
            <m:sty m:val="p"/>
          </m:rPr>
          <w:rPr>
            <w:rFonts w:ascii="Cambria Math" w:hAnsi="Cambria Math" w:cstheme="majorBidi"/>
            <w:szCs w:val="24"/>
          </w:rPr>
          <m:t>α</m:t>
        </m:r>
        <m:f>
          <m:fPr>
            <m:ctrlPr>
              <w:rPr>
                <w:rFonts w:ascii="Cambria Math" w:hAnsi="Cambria Math" w:cstheme="majorBidi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ajorBidi"/>
                <w:szCs w:val="24"/>
              </w:rPr>
              <m:t>∆t</m:t>
            </m:r>
          </m:num>
          <m:den>
            <m:sSup>
              <m:sSup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ajorBidi"/>
                    <w:szCs w:val="24"/>
                  </w:rPr>
                  <m:t>∆x</m:t>
                </m:r>
              </m:e>
              <m:sup>
                <m:r>
                  <w:rPr>
                    <w:rFonts w:ascii="Cambria Math" w:hAnsi="Cambria Math" w:cstheme="majorBidi"/>
                    <w:szCs w:val="24"/>
                  </w:rPr>
                  <m:t>2</m:t>
                </m:r>
              </m:sup>
            </m:sSup>
          </m:den>
        </m:f>
        <m:r>
          <w:rPr>
            <w:rFonts w:ascii="Cambria Math" w:hAnsi="Cambria Math" w:cstheme="majorBidi"/>
            <w:szCs w:val="24"/>
          </w:rPr>
          <m:t>=</m:t>
        </m:r>
        <m:sSub>
          <m:sSubPr>
            <m:ctrlPr>
              <w:rPr>
                <w:rFonts w:ascii="Cambria Math" w:hAnsi="Cambria Math" w:cstheme="majorBidi"/>
                <w:i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szCs w:val="24"/>
              </w:rPr>
              <m:t>r</m:t>
            </m:r>
          </m:e>
          <m:sub>
            <m:r>
              <w:rPr>
                <w:rFonts w:ascii="Cambria Math" w:hAnsi="Cambria Math" w:cstheme="majorBidi"/>
                <w:szCs w:val="24"/>
              </w:rPr>
              <m:t>x</m:t>
            </m:r>
          </m:sub>
        </m:sSub>
        <m:r>
          <m:rPr>
            <m:sty m:val="p"/>
          </m:rPr>
          <w:rPr>
            <w:rFonts w:ascii="Cambria Math" w:hAnsi="Cambria Math" w:cstheme="majorBidi"/>
            <w:szCs w:val="24"/>
          </w:rPr>
          <m:t>,α</m:t>
        </m:r>
        <m:f>
          <m:fPr>
            <m:ctrlPr>
              <w:rPr>
                <w:rFonts w:ascii="Cambria Math" w:hAnsi="Cambria Math" w:cstheme="majorBidi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theme="majorBidi"/>
                <w:szCs w:val="24"/>
              </w:rPr>
              <m:t>∆t</m:t>
            </m:r>
          </m:num>
          <m:den>
            <m:sSup>
              <m:sSup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ajorBidi"/>
                    <w:szCs w:val="24"/>
                  </w:rPr>
                  <m:t>∆y</m:t>
                </m:r>
              </m:e>
              <m:sup>
                <m:r>
                  <w:rPr>
                    <w:rFonts w:ascii="Cambria Math" w:hAnsi="Cambria Math" w:cstheme="majorBidi"/>
                    <w:szCs w:val="24"/>
                  </w:rPr>
                  <m:t>2</m:t>
                </m:r>
              </m:sup>
            </m:sSup>
          </m:den>
        </m:f>
        <m:r>
          <w:rPr>
            <w:rFonts w:ascii="Cambria Math" w:hAnsi="Cambria Math" w:cstheme="majorBidi"/>
            <w:szCs w:val="24"/>
          </w:rPr>
          <m:t>=</m:t>
        </m:r>
        <m:sSub>
          <m:sSubPr>
            <m:ctrlPr>
              <w:rPr>
                <w:rFonts w:ascii="Cambria Math" w:hAnsi="Cambria Math" w:cstheme="majorBidi"/>
                <w:i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szCs w:val="24"/>
              </w:rPr>
              <m:t>r</m:t>
            </m:r>
          </m:e>
          <m:sub>
            <m:r>
              <w:rPr>
                <w:rFonts w:ascii="Cambria Math" w:hAnsi="Cambria Math" w:cstheme="majorBidi"/>
                <w:szCs w:val="24"/>
              </w:rPr>
              <m:t>y</m:t>
            </m:r>
          </m:sub>
        </m:sSub>
      </m:oMath>
      <w:r w:rsidR="007C402E">
        <w:t>)</w:t>
      </w:r>
      <w:r>
        <w:t>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27"/>
        <w:gridCol w:w="1133"/>
      </w:tblGrid>
      <w:tr w:rsidR="002C3E25" w:rsidRPr="007021CA" w14:paraId="036531AD" w14:textId="77777777" w:rsidTr="00071E51">
        <w:tc>
          <w:tcPr>
            <w:tcW w:w="8227" w:type="dxa"/>
          </w:tcPr>
          <w:p w14:paraId="7F81934C" w14:textId="258BC3CC" w:rsidR="002C3E25" w:rsidRPr="00B74EB9" w:rsidRDefault="002C09F9" w:rsidP="00071E51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1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+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W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</m:t>
                </m:r>
              </m:oMath>
            </m:oMathPara>
          </w:p>
        </w:tc>
        <w:tc>
          <w:tcPr>
            <w:tcW w:w="1133" w:type="dxa"/>
            <w:vAlign w:val="center"/>
          </w:tcPr>
          <w:p w14:paraId="28FCC02C" w14:textId="537CAFBD" w:rsidR="002C3E25" w:rsidRPr="007021CA" w:rsidRDefault="002C3E25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bookmarkStart w:id="4" w:name="_Ref43591866"/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1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  <w:bookmarkEnd w:id="4"/>
          </w:p>
        </w:tc>
      </w:tr>
    </w:tbl>
    <w:p w14:paraId="0D6D639D" w14:textId="307BFC1B" w:rsidR="00FB7401" w:rsidRDefault="00CB55CD" w:rsidP="00FB7401">
      <w:pPr>
        <w:rPr>
          <w:rFonts w:eastAsiaTheme="minorEastAsia"/>
          <w:szCs w:val="24"/>
        </w:rPr>
      </w:pPr>
      <w:r>
        <w:t xml:space="preserve">If </w:t>
      </w:r>
      <w:r>
        <w:rPr>
          <w:rFonts w:eastAsiaTheme="minorEastAsia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 w:cstheme="majorBidi"/>
            <w:szCs w:val="24"/>
          </w:rPr>
          <m:t>∆x=∆y</m:t>
        </m:r>
      </m:oMath>
      <w:r w:rsidR="00BC3049">
        <w:rPr>
          <w:rFonts w:eastAsiaTheme="minorEastAsia"/>
          <w:szCs w:val="24"/>
        </w:rPr>
        <w:t xml:space="preserve">, </w:t>
      </w:r>
      <w:r w:rsidR="00750331">
        <w:rPr>
          <w:rFonts w:eastAsiaTheme="minorEastAsia"/>
          <w:szCs w:val="24"/>
        </w:rPr>
        <w:t xml:space="preserve">then </w:t>
      </w:r>
      <m:oMath>
        <m:sSub>
          <m:sSubPr>
            <m:ctrlPr>
              <w:rPr>
                <w:rFonts w:ascii="Cambria Math" w:hAnsi="Cambria Math" w:cstheme="majorBidi"/>
                <w:i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szCs w:val="24"/>
              </w:rPr>
              <m:t>r=r</m:t>
            </m:r>
          </m:e>
          <m:sub>
            <m:r>
              <w:rPr>
                <w:rFonts w:ascii="Cambria Math" w:hAnsi="Cambria Math" w:cstheme="majorBidi"/>
                <w:szCs w:val="24"/>
              </w:rPr>
              <m:t>x</m:t>
            </m:r>
          </m:sub>
        </m:sSub>
        <m:r>
          <w:rPr>
            <w:rFonts w:ascii="Cambria Math" w:hAnsi="Cambria Math" w:cstheme="majorBidi"/>
            <w:szCs w:val="24"/>
          </w:rPr>
          <m:t>=</m:t>
        </m:r>
        <m:sSub>
          <m:sSubPr>
            <m:ctrlPr>
              <w:rPr>
                <w:rFonts w:ascii="Cambria Math" w:hAnsi="Cambria Math" w:cstheme="majorBidi"/>
                <w:i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szCs w:val="24"/>
              </w:rPr>
              <m:t>r</m:t>
            </m:r>
          </m:e>
          <m:sub>
            <m:r>
              <w:rPr>
                <w:rFonts w:ascii="Cambria Math" w:hAnsi="Cambria Math" w:cstheme="majorBidi"/>
                <w:szCs w:val="24"/>
              </w:rPr>
              <m:t>y</m:t>
            </m:r>
          </m:sub>
        </m:sSub>
      </m:oMath>
      <w:r w:rsidR="00BC3049">
        <w:rPr>
          <w:rFonts w:eastAsiaTheme="minorEastAsia"/>
          <w:szCs w:val="24"/>
        </w:rPr>
        <w:t xml:space="preserve"> so </w:t>
      </w:r>
      <w:r w:rsidR="00014927">
        <w:rPr>
          <w:rFonts w:eastAsiaTheme="minorEastAsia"/>
          <w:szCs w:val="24"/>
        </w:rPr>
        <w:t xml:space="preserve">for </w:t>
      </w:r>
      <w:proofErr w:type="spellStart"/>
      <w:r w:rsidR="00014927">
        <w:rPr>
          <w:rFonts w:eastAsiaTheme="minorEastAsia"/>
          <w:szCs w:val="24"/>
        </w:rPr>
        <w:t>midle</w:t>
      </w:r>
      <w:proofErr w:type="spellEnd"/>
      <w:r w:rsidR="00014927">
        <w:rPr>
          <w:rFonts w:eastAsiaTheme="minorEastAsia"/>
          <w:szCs w:val="24"/>
        </w:rPr>
        <w:t xml:space="preserve"> points we have</w:t>
      </w:r>
      <w:r w:rsidR="00E21618">
        <w:rPr>
          <w:rFonts w:eastAsiaTheme="minorEastAsia"/>
          <w:szCs w:val="24"/>
        </w:rPr>
        <w:t>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27"/>
        <w:gridCol w:w="1133"/>
      </w:tblGrid>
      <w:tr w:rsidR="007026D0" w:rsidRPr="007021CA" w14:paraId="10B8C622" w14:textId="77777777" w:rsidTr="00071E51">
        <w:tc>
          <w:tcPr>
            <w:tcW w:w="8227" w:type="dxa"/>
          </w:tcPr>
          <w:p w14:paraId="504ECAEB" w14:textId="122D5A38" w:rsidR="007026D0" w:rsidRPr="00B74EB9" w:rsidRDefault="002C09F9" w:rsidP="00071E51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1+4r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r)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+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W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r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r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r)=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</m:t>
                </m:r>
              </m:oMath>
            </m:oMathPara>
          </w:p>
        </w:tc>
        <w:tc>
          <w:tcPr>
            <w:tcW w:w="1133" w:type="dxa"/>
            <w:vAlign w:val="center"/>
          </w:tcPr>
          <w:p w14:paraId="79CB8BA2" w14:textId="4B14FAA7" w:rsidR="007026D0" w:rsidRPr="007021CA" w:rsidRDefault="007026D0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13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359B05F9" w14:textId="3C11B4E8" w:rsidR="00E21618" w:rsidRDefault="008644A2" w:rsidP="003E4BD9">
      <w:r>
        <w:rPr>
          <w:rFonts w:eastAsiaTheme="minorEastAsia"/>
          <w:szCs w:val="24"/>
        </w:rPr>
        <w:t xml:space="preserve">Thus, main </w:t>
      </w:r>
      <w:r w:rsidR="00424739">
        <w:rPr>
          <w:rFonts w:eastAsiaTheme="minorEastAsia"/>
          <w:szCs w:val="24"/>
        </w:rPr>
        <w:t xml:space="preserve">fully implicit formulation is Eq. </w:t>
      </w:r>
      <w:r w:rsidR="003E4BD9">
        <w:rPr>
          <w:rFonts w:eastAsiaTheme="minorEastAsia"/>
          <w:szCs w:val="24"/>
        </w:rPr>
        <w:fldChar w:fldCharType="begin"/>
      </w:r>
      <w:r w:rsidR="003E4BD9">
        <w:rPr>
          <w:rFonts w:eastAsiaTheme="minorEastAsia"/>
          <w:szCs w:val="24"/>
        </w:rPr>
        <w:instrText xml:space="preserve"> REF _Ref43591866 \h </w:instrText>
      </w:r>
      <w:r w:rsidR="003E4BD9">
        <w:rPr>
          <w:rFonts w:eastAsiaTheme="minorEastAsia"/>
          <w:szCs w:val="24"/>
        </w:rPr>
      </w:r>
      <w:r w:rsidR="003E4BD9">
        <w:rPr>
          <w:rFonts w:eastAsiaTheme="minorEastAsia"/>
          <w:szCs w:val="24"/>
        </w:rPr>
        <w:fldChar w:fldCharType="separate"/>
      </w:r>
      <w:r w:rsidR="00B617EE" w:rsidRPr="007021CA">
        <w:rPr>
          <w:rFonts w:ascii="Times New Roman" w:eastAsia="Calibri" w:hAnsi="Times New Roman" w:cs="Times New Roman"/>
          <w:bCs/>
          <w:szCs w:val="24"/>
          <w:lang w:val="en-CA"/>
        </w:rPr>
        <w:t>(</w:t>
      </w:r>
      <w:r w:rsidR="00B617EE">
        <w:rPr>
          <w:rFonts w:ascii="Times New Roman" w:eastAsia="Calibri" w:hAnsi="Times New Roman" w:cs="Times New Roman"/>
          <w:bCs/>
          <w:noProof/>
          <w:szCs w:val="24"/>
          <w:cs/>
        </w:rPr>
        <w:t>‎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.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1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)</w:t>
      </w:r>
      <w:r w:rsidR="003E4BD9">
        <w:rPr>
          <w:rFonts w:eastAsiaTheme="minorEastAsia"/>
          <w:szCs w:val="24"/>
        </w:rPr>
        <w:fldChar w:fldCharType="end"/>
      </w:r>
      <w:r w:rsidR="003E4BD9">
        <w:rPr>
          <w:rFonts w:eastAsiaTheme="minorEastAsia"/>
          <w:szCs w:val="24"/>
        </w:rPr>
        <w:t xml:space="preserve">. </w:t>
      </w:r>
      <w:r w:rsidR="00B660BD">
        <w:t>Now we are</w:t>
      </w:r>
      <w:r w:rsidR="003E4BD9">
        <w:t xml:space="preserve"> going to</w:t>
      </w:r>
      <w:r w:rsidR="00B660BD">
        <w:t xml:space="preserve"> writ</w:t>
      </w:r>
      <w:r w:rsidR="003E4BD9">
        <w:t>e</w:t>
      </w:r>
      <w:r w:rsidR="00B660BD">
        <w:t xml:space="preserve"> our equations for </w:t>
      </w:r>
      <w:r w:rsidR="003E4BD9">
        <w:t xml:space="preserve">each </w:t>
      </w:r>
      <w:r w:rsidR="00195238">
        <w:t>part of geometry</w:t>
      </w:r>
      <w:r w:rsidR="00EA0BD2">
        <w:t>:</w:t>
      </w:r>
    </w:p>
    <w:p w14:paraId="05A256FC" w14:textId="351055B4" w:rsidR="00195238" w:rsidRDefault="00195238" w:rsidP="00195238">
      <w:pPr>
        <w:pStyle w:val="ListParagraph"/>
        <w:numPr>
          <w:ilvl w:val="0"/>
          <w:numId w:val="43"/>
        </w:numPr>
      </w:pPr>
      <w:proofErr w:type="spellStart"/>
      <w:r>
        <w:t>Midle</w:t>
      </w:r>
      <w:proofErr w:type="spellEnd"/>
      <w:r>
        <w:t xml:space="preserve"> points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27"/>
        <w:gridCol w:w="1133"/>
      </w:tblGrid>
      <w:tr w:rsidR="00195238" w:rsidRPr="007021CA" w14:paraId="36627381" w14:textId="77777777" w:rsidTr="00071E51">
        <w:tc>
          <w:tcPr>
            <w:tcW w:w="8227" w:type="dxa"/>
          </w:tcPr>
          <w:p w14:paraId="571658AB" w14:textId="7D60EB86" w:rsidR="00195238" w:rsidRPr="00B74EB9" w:rsidRDefault="002C09F9" w:rsidP="00071E51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1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+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W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</m:t>
                </m:r>
              </m:oMath>
            </m:oMathPara>
          </w:p>
        </w:tc>
        <w:tc>
          <w:tcPr>
            <w:tcW w:w="1133" w:type="dxa"/>
            <w:vAlign w:val="center"/>
          </w:tcPr>
          <w:p w14:paraId="0F5476E9" w14:textId="4F766167" w:rsidR="00195238" w:rsidRPr="007021CA" w:rsidRDefault="00195238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14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4EB4AC70" w14:textId="77777777" w:rsidR="00195238" w:rsidRDefault="00195238" w:rsidP="00195238"/>
    <w:p w14:paraId="6C0A825F" w14:textId="1640D502" w:rsidR="00EA0BD2" w:rsidRDefault="00EA0BD2" w:rsidP="00EA0BD2">
      <w:pPr>
        <w:pStyle w:val="ListParagraph"/>
        <w:numPr>
          <w:ilvl w:val="0"/>
          <w:numId w:val="43"/>
        </w:numPr>
      </w:pPr>
      <w:r>
        <w:t>West (</w:t>
      </w:r>
      <w:proofErr w:type="spellStart"/>
      <w:r>
        <w:t>Conection</w:t>
      </w:r>
      <w:proofErr w:type="spellEnd"/>
      <w:r>
        <w:t xml:space="preserve"> with 3 points)</w:t>
      </w:r>
      <w:r w:rsidR="003B6784">
        <w:t>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34"/>
        <w:gridCol w:w="4626"/>
      </w:tblGrid>
      <w:tr w:rsidR="00EB51C2" w:rsidRPr="007021CA" w14:paraId="6EF534A8" w14:textId="77777777" w:rsidTr="00071E51">
        <w:tc>
          <w:tcPr>
            <w:tcW w:w="4734" w:type="dxa"/>
          </w:tcPr>
          <w:p w14:paraId="68B16B72" w14:textId="21AC7B52" w:rsidR="00EB51C2" w:rsidRPr="0080549A" w:rsidRDefault="0082152D" w:rsidP="00071E51">
            <w:pPr>
              <w:rPr>
                <w:rFonts w:cstheme="majorBidi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Cs w:val="24"/>
                  </w:rPr>
                  <w:lastRenderedPageBreak/>
                  <m:t>-λ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d>
                      <m:dPr>
                        <m:begChr m:val=""/>
                        <m:endChr m:val="|"/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∂T</m:t>
                            </m:r>
                          </m:num>
                          <m:den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∂x</m:t>
                            </m:r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=0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=h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-T(0,y,t))</m:t>
                </m:r>
              </m:oMath>
            </m:oMathPara>
          </w:p>
        </w:tc>
        <w:tc>
          <w:tcPr>
            <w:tcW w:w="4626" w:type="dxa"/>
          </w:tcPr>
          <w:p w14:paraId="7973EA6C" w14:textId="2AFFB454" w:rsidR="00EB51C2" w:rsidRPr="007021CA" w:rsidRDefault="00EB51C2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15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6A8435AF" w14:textId="77777777" w:rsidR="00EB51C2" w:rsidRDefault="00EB51C2" w:rsidP="00EB51C2">
      <w:proofErr w:type="gramStart"/>
      <w:r>
        <w:t>So</w:t>
      </w:r>
      <w:proofErr w:type="gramEnd"/>
      <w:r>
        <w:t xml:space="preserve"> we have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34"/>
        <w:gridCol w:w="4626"/>
      </w:tblGrid>
      <w:tr w:rsidR="00C10807" w:rsidRPr="007021CA" w14:paraId="06153F8D" w14:textId="77777777" w:rsidTr="00054923">
        <w:tc>
          <w:tcPr>
            <w:tcW w:w="4734" w:type="dxa"/>
          </w:tcPr>
          <w:p w14:paraId="12B3B4E1" w14:textId="7103BFE5" w:rsidR="00C10807" w:rsidRPr="0080549A" w:rsidRDefault="002C09F9" w:rsidP="00B9247A">
            <w:pPr>
              <w:rPr>
                <w:rFonts w:cstheme="majorBidi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+1</m:t>
                        </m:r>
                      </m:sup>
                    </m:sSubSup>
                    <m:r>
                      <w:rPr>
                        <w:rFonts w:ascii="Cambria Math" w:hAnsi="Cambria Math" w:cstheme="majorBidi"/>
                        <w:szCs w:val="24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W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+1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∆x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=-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λ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-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+1</m:t>
                        </m:r>
                      </m:sup>
                    </m:sSubSup>
                    <m:r>
                      <w:rPr>
                        <w:rFonts w:ascii="Cambria Math" w:hAnsi="Cambria Math" w:cstheme="majorBidi"/>
                        <w:szCs w:val="24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W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+1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2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</m:t>
                </m:r>
              </m:oMath>
            </m:oMathPara>
          </w:p>
        </w:tc>
        <w:tc>
          <w:tcPr>
            <w:tcW w:w="4626" w:type="dxa"/>
          </w:tcPr>
          <w:p w14:paraId="132ED104" w14:textId="32B3C246" w:rsidR="00C10807" w:rsidRPr="007021CA" w:rsidRDefault="00C10807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16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282CCF" w:rsidRPr="007021CA" w14:paraId="41C6CB05" w14:textId="77777777" w:rsidTr="0081727D">
        <w:tc>
          <w:tcPr>
            <w:tcW w:w="4734" w:type="dxa"/>
          </w:tcPr>
          <w:p w14:paraId="0A2720BB" w14:textId="225F2DBF" w:rsidR="00282CCF" w:rsidRPr="0080549A" w:rsidRDefault="002C09F9" w:rsidP="00071E51">
            <w:pPr>
              <w:rPr>
                <w:rFonts w:cstheme="majorBidi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∆x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-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2λ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W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∆x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-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2λ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=-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λ</m:t>
                    </m:r>
                  </m:den>
                </m:f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∞</m:t>
                    </m:r>
                  </m:sub>
                </m:sSub>
              </m:oMath>
            </m:oMathPara>
          </w:p>
        </w:tc>
        <w:tc>
          <w:tcPr>
            <w:tcW w:w="4626" w:type="dxa"/>
          </w:tcPr>
          <w:p w14:paraId="1A1F6733" w14:textId="2150EA3A" w:rsidR="00282CCF" w:rsidRPr="007021CA" w:rsidRDefault="00282CCF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17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073F32" w:rsidRPr="007021CA" w14:paraId="596E7B64" w14:textId="77777777" w:rsidTr="0081727D">
        <w:tc>
          <w:tcPr>
            <w:tcW w:w="4734" w:type="dxa"/>
          </w:tcPr>
          <w:p w14:paraId="0AEE6A26" w14:textId="2448471B" w:rsidR="00073F32" w:rsidRPr="0080549A" w:rsidRDefault="002C09F9" w:rsidP="00071E51">
            <w:pPr>
              <w:rPr>
                <w:rFonts w:cstheme="majorBidi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W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∆x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2λ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λ</m:t>
                    </m:r>
                  </m:den>
                </m:f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∞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+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∆x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-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2λ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</m:t>
                </m:r>
              </m:oMath>
            </m:oMathPara>
          </w:p>
        </w:tc>
        <w:tc>
          <w:tcPr>
            <w:tcW w:w="4626" w:type="dxa"/>
          </w:tcPr>
          <w:p w14:paraId="776ADB5D" w14:textId="4864BF4F" w:rsidR="00073F32" w:rsidRPr="007021CA" w:rsidRDefault="00073F32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18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F12FDB" w:rsidRPr="007021CA" w14:paraId="5A3F6B89" w14:textId="77777777" w:rsidTr="0081727D">
        <w:tc>
          <w:tcPr>
            <w:tcW w:w="4734" w:type="dxa"/>
          </w:tcPr>
          <w:p w14:paraId="040BCD4C" w14:textId="435AE492" w:rsidR="00F12FDB" w:rsidRPr="007B696C" w:rsidRDefault="002C09F9" w:rsidP="00F12FDB">
            <w:pPr>
              <w:rPr>
                <w:rFonts w:ascii="Times New Roman" w:eastAsia="Calibri" w:hAnsi="Times New Roman" w:cs="Times New Roman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W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λ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∞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+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+1</m:t>
                        </m:r>
                      </m:sup>
                    </m:sSubSup>
                    <m:r>
                      <w:rPr>
                        <w:rFonts w:ascii="Cambria Math" w:hAnsi="Cambria Math" w:cstheme="majorBidi"/>
                        <w:szCs w:val="24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∆x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λ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∆x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λ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4626" w:type="dxa"/>
          </w:tcPr>
          <w:p w14:paraId="53CF7EC7" w14:textId="7C015E87" w:rsidR="00F12FDB" w:rsidRPr="007021CA" w:rsidRDefault="00F12FDB" w:rsidP="00F12FDB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19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054923" w:rsidRPr="007021CA" w14:paraId="5A511792" w14:textId="77777777" w:rsidTr="0081727D">
        <w:tc>
          <w:tcPr>
            <w:tcW w:w="4734" w:type="dxa"/>
          </w:tcPr>
          <w:p w14:paraId="3410C25A" w14:textId="10A92612" w:rsidR="00054923" w:rsidRPr="007B696C" w:rsidRDefault="002C09F9" w:rsidP="00071E51">
            <w:pPr>
              <w:rPr>
                <w:rFonts w:ascii="Times New Roman" w:eastAsia="Calibri" w:hAnsi="Times New Roman" w:cs="Times New Roman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W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λ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∞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∆x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λ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)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+1</m:t>
                        </m:r>
                      </m:sup>
                    </m:sSubSup>
                    <m:r>
                      <w:rPr>
                        <w:rFonts w:ascii="Cambria Math" w:hAnsi="Cambria Math" w:cstheme="majorBidi"/>
                        <w:szCs w:val="24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∆x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λ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∆x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λ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4626" w:type="dxa"/>
          </w:tcPr>
          <w:p w14:paraId="01FCCD00" w14:textId="01E5173C" w:rsidR="00054923" w:rsidRPr="007021CA" w:rsidRDefault="00054923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0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5FB821CC" w14:textId="4DA1275E" w:rsidR="00532F12" w:rsidRDefault="005A120C" w:rsidP="00FB7401">
      <w:pPr>
        <w:rPr>
          <w:rFonts w:eastAsiaTheme="minorEastAsia"/>
          <w:szCs w:val="24"/>
        </w:rPr>
      </w:pPr>
      <w:proofErr w:type="gramStart"/>
      <w:r>
        <w:t>So</w:t>
      </w:r>
      <w:proofErr w:type="gramEnd"/>
      <w:r>
        <w:t xml:space="preserve"> we can write </w:t>
      </w:r>
      <m:oMath>
        <m:sSubSup>
          <m:sSubSupPr>
            <m:ctrlPr>
              <w:rPr>
                <w:rFonts w:ascii="Cambria Math" w:hAnsi="Cambria Math" w:cstheme="majorBidi"/>
                <w:i/>
                <w:szCs w:val="24"/>
              </w:rPr>
            </m:ctrlPr>
          </m:sSubSupPr>
          <m:e>
            <m:r>
              <w:rPr>
                <w:rFonts w:ascii="Cambria Math" w:hAnsi="Cambria Math" w:cstheme="majorBidi"/>
                <w:szCs w:val="24"/>
              </w:rPr>
              <m:t>T</m:t>
            </m:r>
          </m:e>
          <m:sub>
            <m:r>
              <w:rPr>
                <w:rFonts w:ascii="Cambria Math" w:hAnsi="Cambria Math" w:cstheme="majorBidi"/>
                <w:szCs w:val="24"/>
              </w:rPr>
              <m:t>W</m:t>
            </m:r>
          </m:sub>
          <m:sup>
            <m:r>
              <w:rPr>
                <w:rFonts w:ascii="Cambria Math" w:hAnsi="Cambria Math" w:cstheme="majorBidi"/>
                <w:szCs w:val="24"/>
              </w:rPr>
              <m:t>n+1</m:t>
            </m:r>
          </m:sup>
        </m:sSubSup>
      </m:oMath>
      <w:r>
        <w:rPr>
          <w:rFonts w:eastAsiaTheme="minorEastAsia"/>
          <w:szCs w:val="24"/>
        </w:rPr>
        <w:t xml:space="preserve"> as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34"/>
        <w:gridCol w:w="4626"/>
      </w:tblGrid>
      <w:tr w:rsidR="005A120C" w:rsidRPr="007021CA" w14:paraId="1645CDBE" w14:textId="77777777" w:rsidTr="0081727D">
        <w:tc>
          <w:tcPr>
            <w:tcW w:w="4734" w:type="dxa"/>
          </w:tcPr>
          <w:p w14:paraId="4199AA57" w14:textId="190805F8" w:rsidR="005A120C" w:rsidRPr="007B696C" w:rsidRDefault="002C09F9" w:rsidP="00071E51">
            <w:pPr>
              <w:rPr>
                <w:rFonts w:ascii="Times New Roman" w:eastAsia="Calibri" w:hAnsi="Times New Roman" w:cs="Times New Roman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W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2x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</m:oMath>
            </m:oMathPara>
          </w:p>
        </w:tc>
        <w:tc>
          <w:tcPr>
            <w:tcW w:w="4626" w:type="dxa"/>
          </w:tcPr>
          <w:p w14:paraId="3F28AB70" w14:textId="13307772" w:rsidR="005A120C" w:rsidRPr="007021CA" w:rsidRDefault="005A120C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</w:pPr>
            <w:bookmarkStart w:id="5" w:name="_Ref43593830"/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1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  <w:bookmarkEnd w:id="5"/>
          </w:p>
        </w:tc>
      </w:tr>
    </w:tbl>
    <w:p w14:paraId="3A702242" w14:textId="16ABC929" w:rsidR="005A120C" w:rsidRDefault="005A120C" w:rsidP="00FB7401">
      <w:r>
        <w:t xml:space="preserve">where </w:t>
      </w:r>
    </w:p>
    <w:p w14:paraId="6F34A0FD" w14:textId="63D9C173" w:rsidR="00FB7401" w:rsidRDefault="002C09F9" w:rsidP="0081727D">
      <w:pPr>
        <w:jc w:val="center"/>
        <w:rPr>
          <w:rFonts w:eastAsiaTheme="minorEastAsia"/>
          <w:szCs w:val="24"/>
        </w:rPr>
      </w:pPr>
      <m:oMath>
        <m:sSub>
          <m:sSubPr>
            <m:ctrlPr>
              <w:rPr>
                <w:rFonts w:ascii="Cambria Math" w:hAnsi="Cambria Math" w:cstheme="majorBidi"/>
                <w:i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szCs w:val="24"/>
              </w:rPr>
              <m:t>C</m:t>
            </m:r>
          </m:e>
          <m:sub>
            <m:r>
              <w:rPr>
                <w:rFonts w:ascii="Cambria Math" w:hAnsi="Cambria Math" w:cstheme="majorBidi"/>
                <w:szCs w:val="24"/>
              </w:rPr>
              <m:t>1x</m:t>
            </m:r>
          </m:sub>
        </m:sSub>
        <m:r>
          <w:rPr>
            <w:rFonts w:ascii="Cambria Math" w:hAnsi="Cambria Math" w:cstheme="majorBidi"/>
            <w:szCs w:val="24"/>
          </w:rPr>
          <m:t xml:space="preserve">= </m:t>
        </m:r>
        <m:f>
          <m:fPr>
            <m:ctrlPr>
              <w:rPr>
                <w:rFonts w:ascii="Cambria Math" w:hAnsi="Cambria Math" w:cstheme="majorBidi"/>
                <w:i/>
                <w:szCs w:val="24"/>
              </w:rPr>
            </m:ctrlPr>
          </m:fPr>
          <m:num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h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λ</m:t>
                </m:r>
              </m:den>
            </m:f>
            <m:sSub>
              <m:sSub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theme="majorBidi"/>
                    <w:szCs w:val="24"/>
                  </w:rPr>
                  <m:t>T</m:t>
                </m:r>
              </m:e>
              <m:sub>
                <m:r>
                  <w:rPr>
                    <w:rFonts w:ascii="Cambria Math" w:hAnsi="Cambria Math" w:cstheme="majorBidi"/>
                    <w:szCs w:val="24"/>
                  </w:rPr>
                  <m:t>∞</m:t>
                </m:r>
              </m:sub>
            </m:sSub>
          </m:num>
          <m:den>
            <m:r>
              <w:rPr>
                <w:rFonts w:ascii="Cambria Math" w:hAnsi="Cambria Math" w:cstheme="majorBidi"/>
                <w:szCs w:val="24"/>
              </w:rPr>
              <m:t>(</m:t>
            </m:r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∆x</m:t>
                </m:r>
              </m:den>
            </m:f>
            <m:r>
              <w:rPr>
                <w:rFonts w:ascii="Cambria Math" w:hAnsi="Cambria Math" w:cstheme="majorBidi"/>
                <w:szCs w:val="24"/>
              </w:rPr>
              <m:t>+</m:t>
            </m:r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h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2λ</m:t>
                </m:r>
              </m:den>
            </m:f>
            <m:r>
              <w:rPr>
                <w:rFonts w:ascii="Cambria Math" w:hAnsi="Cambria Math" w:cstheme="majorBidi"/>
                <w:szCs w:val="24"/>
              </w:rPr>
              <m:t>)</m:t>
            </m:r>
          </m:den>
        </m:f>
      </m:oMath>
      <w:r w:rsidR="005A120C">
        <w:rPr>
          <w:rFonts w:eastAsiaTheme="minorEastAsia"/>
          <w:szCs w:val="24"/>
        </w:rPr>
        <w:t xml:space="preserve"> </w:t>
      </w:r>
      <w:r w:rsidR="0081727D">
        <w:rPr>
          <w:rFonts w:eastAsiaTheme="minorEastAsia"/>
          <w:szCs w:val="24"/>
        </w:rPr>
        <w:t xml:space="preserve">and </w:t>
      </w:r>
      <m:oMath>
        <m:sSub>
          <m:sSubPr>
            <m:ctrlPr>
              <w:rPr>
                <w:rFonts w:ascii="Cambria Math" w:hAnsi="Cambria Math" w:cstheme="majorBidi"/>
                <w:i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szCs w:val="24"/>
              </w:rPr>
              <m:t>C</m:t>
            </m:r>
          </m:e>
          <m:sub>
            <m:r>
              <w:rPr>
                <w:rFonts w:ascii="Cambria Math" w:hAnsi="Cambria Math" w:cstheme="majorBidi"/>
                <w:szCs w:val="24"/>
              </w:rPr>
              <m:t>2x</m:t>
            </m:r>
          </m:sub>
        </m:sSub>
        <m:r>
          <w:rPr>
            <w:rFonts w:ascii="Cambria Math" w:hAnsi="Cambria Math" w:cstheme="majorBidi"/>
            <w:szCs w:val="24"/>
          </w:rPr>
          <m:t>=</m:t>
        </m:r>
        <m:f>
          <m:fPr>
            <m:ctrlPr>
              <w:rPr>
                <w:rFonts w:ascii="Cambria Math" w:hAnsi="Cambria Math" w:cstheme="majorBidi"/>
                <w:i/>
                <w:szCs w:val="24"/>
              </w:rPr>
            </m:ctrlPr>
          </m:fPr>
          <m:num>
            <m:r>
              <w:rPr>
                <w:rFonts w:ascii="Cambria Math" w:hAnsi="Cambria Math" w:cstheme="majorBidi"/>
                <w:szCs w:val="24"/>
              </w:rPr>
              <m:t>(</m:t>
            </m:r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∆x</m:t>
                </m:r>
              </m:den>
            </m:f>
            <m:r>
              <w:rPr>
                <w:rFonts w:ascii="Cambria Math" w:hAnsi="Cambria Math" w:cstheme="majorBidi"/>
                <w:szCs w:val="24"/>
              </w:rPr>
              <m:t>-</m:t>
            </m:r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h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2λ</m:t>
                </m:r>
              </m:den>
            </m:f>
            <m:r>
              <w:rPr>
                <w:rFonts w:ascii="Cambria Math" w:hAnsi="Cambria Math" w:cstheme="majorBidi"/>
                <w:szCs w:val="24"/>
              </w:rPr>
              <m:t>)</m:t>
            </m:r>
          </m:num>
          <m:den>
            <m:r>
              <w:rPr>
                <w:rFonts w:ascii="Cambria Math" w:hAnsi="Cambria Math" w:cstheme="majorBidi"/>
                <w:szCs w:val="24"/>
              </w:rPr>
              <m:t>(</m:t>
            </m:r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∆x</m:t>
                </m:r>
              </m:den>
            </m:f>
            <m:r>
              <w:rPr>
                <w:rFonts w:ascii="Cambria Math" w:hAnsi="Cambria Math" w:cstheme="majorBidi"/>
                <w:szCs w:val="24"/>
              </w:rPr>
              <m:t>+</m:t>
            </m:r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h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2λ</m:t>
                </m:r>
              </m:den>
            </m:f>
            <m:r>
              <w:rPr>
                <w:rFonts w:ascii="Cambria Math" w:hAnsi="Cambria Math" w:cstheme="majorBidi"/>
                <w:szCs w:val="24"/>
              </w:rPr>
              <m:t>)</m:t>
            </m:r>
          </m:den>
        </m:f>
      </m:oMath>
    </w:p>
    <w:p w14:paraId="0B43D09A" w14:textId="6BA5EBBB" w:rsidR="00FC7337" w:rsidRDefault="00FC7337" w:rsidP="00FC7337">
      <w:proofErr w:type="gramStart"/>
      <w:r>
        <w:t>Thus</w:t>
      </w:r>
      <w:proofErr w:type="gramEnd"/>
      <w:r>
        <w:t xml:space="preserve"> with putting  </w:t>
      </w:r>
      <w:r>
        <w:fldChar w:fldCharType="begin"/>
      </w:r>
      <w:r>
        <w:instrText xml:space="preserve"> REF _Ref43593830 \h </w:instrText>
      </w:r>
      <w:r>
        <w:fldChar w:fldCharType="separate"/>
      </w:r>
      <w:r w:rsidR="00B617EE" w:rsidRPr="007021CA">
        <w:rPr>
          <w:rFonts w:ascii="Times New Roman" w:eastAsia="Calibri" w:hAnsi="Times New Roman" w:cs="Times New Roman"/>
          <w:bCs/>
          <w:szCs w:val="24"/>
          <w:lang w:val="en-CA"/>
        </w:rPr>
        <w:t>(</w:t>
      </w:r>
      <w:r w:rsidR="00B617EE">
        <w:rPr>
          <w:rFonts w:ascii="Times New Roman" w:eastAsia="Calibri" w:hAnsi="Times New Roman" w:cs="Times New Roman"/>
          <w:bCs/>
          <w:noProof/>
          <w:szCs w:val="24"/>
          <w:cs/>
        </w:rPr>
        <w:t>‎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.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21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)</w:t>
      </w:r>
      <w:r>
        <w:fldChar w:fldCharType="end"/>
      </w:r>
      <w:r>
        <w:t xml:space="preserve"> in </w:t>
      </w:r>
      <w:r>
        <w:fldChar w:fldCharType="begin"/>
      </w:r>
      <w:r>
        <w:instrText xml:space="preserve"> REF _Ref43591866 \h </w:instrText>
      </w:r>
      <w:r>
        <w:fldChar w:fldCharType="separate"/>
      </w:r>
      <w:r w:rsidR="00B617EE" w:rsidRPr="007021CA">
        <w:rPr>
          <w:rFonts w:ascii="Times New Roman" w:eastAsia="Calibri" w:hAnsi="Times New Roman" w:cs="Times New Roman"/>
          <w:bCs/>
          <w:szCs w:val="24"/>
          <w:lang w:val="en-CA"/>
        </w:rPr>
        <w:t>(</w:t>
      </w:r>
      <w:r w:rsidR="00B617EE">
        <w:rPr>
          <w:rFonts w:ascii="Times New Roman" w:eastAsia="Calibri" w:hAnsi="Times New Roman" w:cs="Times New Roman"/>
          <w:bCs/>
          <w:noProof/>
          <w:szCs w:val="24"/>
          <w:cs/>
        </w:rPr>
        <w:t>‎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.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1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)</w:t>
      </w:r>
      <w:r>
        <w:fldChar w:fldCharType="end"/>
      </w:r>
      <w:r>
        <w:t xml:space="preserve"> we have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27"/>
        <w:gridCol w:w="1133"/>
      </w:tblGrid>
      <w:tr w:rsidR="00FC7337" w:rsidRPr="007021CA" w14:paraId="1C978206" w14:textId="77777777" w:rsidTr="00A76F54">
        <w:tc>
          <w:tcPr>
            <w:tcW w:w="8227" w:type="dxa"/>
          </w:tcPr>
          <w:p w14:paraId="31902E8A" w14:textId="30331456" w:rsidR="00FC7337" w:rsidRPr="00B74EB9" w:rsidRDefault="002C09F9" w:rsidP="00071E51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1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2x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)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</m:t>
                </m:r>
              </m:oMath>
            </m:oMathPara>
          </w:p>
        </w:tc>
        <w:tc>
          <w:tcPr>
            <w:tcW w:w="1133" w:type="dxa"/>
            <w:vAlign w:val="center"/>
          </w:tcPr>
          <w:p w14:paraId="035630B7" w14:textId="3FE72511" w:rsidR="00FC7337" w:rsidRPr="007021CA" w:rsidRDefault="00FC7337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A76F54" w:rsidRPr="007021CA" w14:paraId="4761CB70" w14:textId="77777777" w:rsidTr="00A76F54">
        <w:tc>
          <w:tcPr>
            <w:tcW w:w="8227" w:type="dxa"/>
          </w:tcPr>
          <w:p w14:paraId="6AC8CC5F" w14:textId="3D650AAD" w:rsidR="00A76F54" w:rsidRPr="00B74EB9" w:rsidRDefault="002C09F9" w:rsidP="00071E51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1+(2</m:t>
                </m:r>
                <m:r>
                  <w:rPr>
                    <w:rFonts w:ascii="Cambria Math" w:hAnsi="Cambria Math" w:cstheme="majorBidi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2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x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</m:oMath>
            </m:oMathPara>
          </w:p>
        </w:tc>
        <w:tc>
          <w:tcPr>
            <w:tcW w:w="1133" w:type="dxa"/>
          </w:tcPr>
          <w:p w14:paraId="34554C6D" w14:textId="0E90CB5F" w:rsidR="00A76F54" w:rsidRPr="007021CA" w:rsidRDefault="00A76F54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3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69EF4A2A" w14:textId="22D0A378" w:rsidR="00FB7401" w:rsidRDefault="00A948FB" w:rsidP="00532F12">
      <w:pPr>
        <w:pStyle w:val="ListParagraph"/>
        <w:numPr>
          <w:ilvl w:val="0"/>
          <w:numId w:val="43"/>
        </w:numPr>
      </w:pPr>
      <w:r>
        <w:t>East (</w:t>
      </w:r>
      <w:proofErr w:type="spellStart"/>
      <w:r>
        <w:t>Conection</w:t>
      </w:r>
      <w:proofErr w:type="spellEnd"/>
      <w:r>
        <w:t xml:space="preserve"> with 3 points)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34"/>
        <w:gridCol w:w="4626"/>
      </w:tblGrid>
      <w:tr w:rsidR="001B1DE2" w:rsidRPr="007021CA" w14:paraId="7D3F618F" w14:textId="77777777" w:rsidTr="00071E51">
        <w:tc>
          <w:tcPr>
            <w:tcW w:w="4734" w:type="dxa"/>
          </w:tcPr>
          <w:p w14:paraId="67FF5CD6" w14:textId="77777777" w:rsidR="001B1DE2" w:rsidRPr="0080549A" w:rsidRDefault="001B1DE2" w:rsidP="00071E51">
            <w:pPr>
              <w:rPr>
                <w:rFonts w:cstheme="majorBidi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Cs w:val="24"/>
                  </w:rPr>
                  <m:t>λ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d>
                      <m:dPr>
                        <m:begChr m:val=""/>
                        <m:endChr m:val="|"/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∂T</m:t>
                            </m:r>
                          </m:num>
                          <m:den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∂x</m:t>
                            </m:r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=0.05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=h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-T(0.05,y,t))</m:t>
                </m:r>
              </m:oMath>
            </m:oMathPara>
          </w:p>
        </w:tc>
        <w:tc>
          <w:tcPr>
            <w:tcW w:w="4626" w:type="dxa"/>
          </w:tcPr>
          <w:p w14:paraId="4A997C39" w14:textId="0BC312B0" w:rsidR="001B1DE2" w:rsidRPr="007021CA" w:rsidRDefault="001B1DE2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4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31F6F106" w14:textId="77777777" w:rsidR="00991F0F" w:rsidRDefault="00991F0F" w:rsidP="00991F0F">
      <w:proofErr w:type="gramStart"/>
      <w:r>
        <w:t>So</w:t>
      </w:r>
      <w:proofErr w:type="gramEnd"/>
      <w:r>
        <w:t xml:space="preserve"> we have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34"/>
        <w:gridCol w:w="4626"/>
      </w:tblGrid>
      <w:tr w:rsidR="00991F0F" w:rsidRPr="007021CA" w14:paraId="191A9AF9" w14:textId="77777777" w:rsidTr="00071E51">
        <w:tc>
          <w:tcPr>
            <w:tcW w:w="4734" w:type="dxa"/>
          </w:tcPr>
          <w:p w14:paraId="69892EBF" w14:textId="506886DD" w:rsidR="00991F0F" w:rsidRPr="0080549A" w:rsidRDefault="002C09F9" w:rsidP="00071E51">
            <w:pPr>
              <w:rPr>
                <w:rFonts w:cstheme="majorBidi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E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+1</m:t>
                        </m:r>
                      </m:sup>
                    </m:sSubSup>
                    <m:r>
                      <w:rPr>
                        <w:rFonts w:ascii="Cambria Math" w:hAnsi="Cambria Math" w:cstheme="majorBidi"/>
                        <w:szCs w:val="24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+1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∆x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λ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-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+1</m:t>
                        </m:r>
                      </m:sup>
                    </m:sSubSup>
                    <m:r>
                      <w:rPr>
                        <w:rFonts w:ascii="Cambria Math" w:hAnsi="Cambria Math" w:cstheme="majorBidi"/>
                        <w:szCs w:val="24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E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+1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2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</m:t>
                </m:r>
              </m:oMath>
            </m:oMathPara>
          </w:p>
        </w:tc>
        <w:tc>
          <w:tcPr>
            <w:tcW w:w="4626" w:type="dxa"/>
          </w:tcPr>
          <w:p w14:paraId="4ED33EBC" w14:textId="0EC9D109" w:rsidR="00991F0F" w:rsidRPr="007021CA" w:rsidRDefault="00991F0F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5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991F0F" w:rsidRPr="007021CA" w14:paraId="430C586E" w14:textId="77777777" w:rsidTr="00071E51">
        <w:tc>
          <w:tcPr>
            <w:tcW w:w="4734" w:type="dxa"/>
          </w:tcPr>
          <w:p w14:paraId="2CB812C8" w14:textId="29543A77" w:rsidR="00991F0F" w:rsidRPr="0080549A" w:rsidRDefault="002C09F9" w:rsidP="00071E51">
            <w:pPr>
              <w:rPr>
                <w:rFonts w:cstheme="majorBidi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∆x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2λ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∆x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2λ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λ</m:t>
                    </m:r>
                  </m:den>
                </m:f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∞</m:t>
                    </m:r>
                  </m:sub>
                </m:sSub>
              </m:oMath>
            </m:oMathPara>
          </w:p>
        </w:tc>
        <w:tc>
          <w:tcPr>
            <w:tcW w:w="4626" w:type="dxa"/>
          </w:tcPr>
          <w:p w14:paraId="2CB551B5" w14:textId="4E587FAF" w:rsidR="00991F0F" w:rsidRPr="007021CA" w:rsidRDefault="00991F0F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6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991F0F" w:rsidRPr="007021CA" w14:paraId="1582C640" w14:textId="77777777" w:rsidTr="00071E51">
        <w:tc>
          <w:tcPr>
            <w:tcW w:w="4734" w:type="dxa"/>
          </w:tcPr>
          <w:p w14:paraId="4BA95F55" w14:textId="290FF631" w:rsidR="00991F0F" w:rsidRPr="0080549A" w:rsidRDefault="002C09F9" w:rsidP="00071E51">
            <w:pPr>
              <w:rPr>
                <w:rFonts w:cstheme="majorBidi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∆x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2λ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λ</m:t>
                    </m:r>
                  </m:den>
                </m:f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∞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+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∆x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-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2λ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</m:t>
                </m:r>
              </m:oMath>
            </m:oMathPara>
          </w:p>
        </w:tc>
        <w:tc>
          <w:tcPr>
            <w:tcW w:w="4626" w:type="dxa"/>
          </w:tcPr>
          <w:p w14:paraId="3BBB24E2" w14:textId="046872AA" w:rsidR="00991F0F" w:rsidRPr="007021CA" w:rsidRDefault="00991F0F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7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991F0F" w:rsidRPr="007021CA" w14:paraId="5A0AAFE5" w14:textId="77777777" w:rsidTr="00071E51">
        <w:tc>
          <w:tcPr>
            <w:tcW w:w="4734" w:type="dxa"/>
          </w:tcPr>
          <w:p w14:paraId="54FC380D" w14:textId="0130A4F5" w:rsidR="00991F0F" w:rsidRPr="007B696C" w:rsidRDefault="002C09F9" w:rsidP="00071E51">
            <w:pPr>
              <w:rPr>
                <w:rFonts w:ascii="Times New Roman" w:eastAsia="Calibri" w:hAnsi="Times New Roman" w:cs="Times New Roman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λ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∞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+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+1</m:t>
                        </m:r>
                      </m:sup>
                    </m:sSubSup>
                    <m:r>
                      <w:rPr>
                        <w:rFonts w:ascii="Cambria Math" w:hAnsi="Cambria Math" w:cstheme="majorBidi"/>
                        <w:szCs w:val="24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∆x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λ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∆x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λ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4626" w:type="dxa"/>
          </w:tcPr>
          <w:p w14:paraId="6AFF2A67" w14:textId="316C8235" w:rsidR="00991F0F" w:rsidRPr="007021CA" w:rsidRDefault="00991F0F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8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991F0F" w:rsidRPr="007021CA" w14:paraId="0158B70C" w14:textId="77777777" w:rsidTr="00071E51">
        <w:tc>
          <w:tcPr>
            <w:tcW w:w="4734" w:type="dxa"/>
          </w:tcPr>
          <w:p w14:paraId="670AD568" w14:textId="04A0B70B" w:rsidR="00991F0F" w:rsidRPr="007B696C" w:rsidRDefault="002C09F9" w:rsidP="00071E51">
            <w:pPr>
              <w:rPr>
                <w:rFonts w:ascii="Times New Roman" w:eastAsia="Calibri" w:hAnsi="Times New Roman" w:cs="Times New Roman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λ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∞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∆x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λ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)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+1</m:t>
                        </m:r>
                      </m:sup>
                    </m:sSubSup>
                    <m:r>
                      <w:rPr>
                        <w:rFonts w:ascii="Cambria Math" w:hAnsi="Cambria Math" w:cstheme="majorBidi"/>
                        <w:szCs w:val="24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∆x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λ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∆x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λ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4626" w:type="dxa"/>
          </w:tcPr>
          <w:p w14:paraId="25A9E23B" w14:textId="44B4C271" w:rsidR="00991F0F" w:rsidRPr="007021CA" w:rsidRDefault="00991F0F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9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4372F105" w14:textId="77777777" w:rsidR="00991F0F" w:rsidRDefault="00991F0F" w:rsidP="00991F0F">
      <w:pPr>
        <w:rPr>
          <w:rFonts w:eastAsiaTheme="minorEastAsia"/>
          <w:szCs w:val="24"/>
        </w:rPr>
      </w:pPr>
      <w:proofErr w:type="gramStart"/>
      <w:r>
        <w:t>So</w:t>
      </w:r>
      <w:proofErr w:type="gramEnd"/>
      <w:r>
        <w:t xml:space="preserve"> we can write </w:t>
      </w:r>
      <m:oMath>
        <m:sSubSup>
          <m:sSubSupPr>
            <m:ctrlPr>
              <w:rPr>
                <w:rFonts w:ascii="Cambria Math" w:hAnsi="Cambria Math" w:cstheme="majorBidi"/>
                <w:i/>
                <w:szCs w:val="24"/>
              </w:rPr>
            </m:ctrlPr>
          </m:sSubSupPr>
          <m:e>
            <m:r>
              <w:rPr>
                <w:rFonts w:ascii="Cambria Math" w:hAnsi="Cambria Math" w:cstheme="majorBidi"/>
                <w:szCs w:val="24"/>
              </w:rPr>
              <m:t>T</m:t>
            </m:r>
          </m:e>
          <m:sub>
            <m:r>
              <w:rPr>
                <w:rFonts w:ascii="Cambria Math" w:hAnsi="Cambria Math" w:cstheme="majorBidi"/>
                <w:szCs w:val="24"/>
              </w:rPr>
              <m:t>W</m:t>
            </m:r>
          </m:sub>
          <m:sup>
            <m:r>
              <w:rPr>
                <w:rFonts w:ascii="Cambria Math" w:hAnsi="Cambria Math" w:cstheme="majorBidi"/>
                <w:szCs w:val="24"/>
              </w:rPr>
              <m:t>n+1</m:t>
            </m:r>
          </m:sup>
        </m:sSubSup>
      </m:oMath>
      <w:r>
        <w:rPr>
          <w:rFonts w:eastAsiaTheme="minorEastAsia"/>
          <w:szCs w:val="24"/>
        </w:rPr>
        <w:t xml:space="preserve"> as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34"/>
        <w:gridCol w:w="4626"/>
      </w:tblGrid>
      <w:tr w:rsidR="00991F0F" w:rsidRPr="007021CA" w14:paraId="1370136F" w14:textId="77777777" w:rsidTr="00071E51">
        <w:tc>
          <w:tcPr>
            <w:tcW w:w="4734" w:type="dxa"/>
          </w:tcPr>
          <w:p w14:paraId="2B95265C" w14:textId="0CDC1845" w:rsidR="00991F0F" w:rsidRPr="007B696C" w:rsidRDefault="002C09F9" w:rsidP="00071E51">
            <w:pPr>
              <w:rPr>
                <w:rFonts w:ascii="Times New Roman" w:eastAsia="Calibri" w:hAnsi="Times New Roman" w:cs="Times New Roman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2x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</m:oMath>
            </m:oMathPara>
          </w:p>
        </w:tc>
        <w:tc>
          <w:tcPr>
            <w:tcW w:w="4626" w:type="dxa"/>
          </w:tcPr>
          <w:p w14:paraId="13ED58B0" w14:textId="76C56346" w:rsidR="00991F0F" w:rsidRPr="007021CA" w:rsidRDefault="00991F0F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30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4DA64557" w14:textId="77777777" w:rsidR="00991F0F" w:rsidRDefault="00991F0F" w:rsidP="00991F0F">
      <w:r>
        <w:t xml:space="preserve">where </w:t>
      </w:r>
    </w:p>
    <w:p w14:paraId="7EBF0766" w14:textId="5E99C81D" w:rsidR="00991F0F" w:rsidRDefault="002C09F9" w:rsidP="00991F0F">
      <w:pPr>
        <w:jc w:val="center"/>
        <w:rPr>
          <w:rFonts w:eastAsiaTheme="minorEastAsia"/>
          <w:szCs w:val="24"/>
        </w:rPr>
      </w:pPr>
      <m:oMath>
        <m:sSub>
          <m:sSubPr>
            <m:ctrlPr>
              <w:rPr>
                <w:rFonts w:ascii="Cambria Math" w:hAnsi="Cambria Math" w:cstheme="majorBidi"/>
                <w:i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szCs w:val="24"/>
              </w:rPr>
              <m:t>C</m:t>
            </m:r>
          </m:e>
          <m:sub>
            <m:r>
              <w:rPr>
                <w:rFonts w:ascii="Cambria Math" w:hAnsi="Cambria Math" w:cstheme="majorBidi"/>
                <w:szCs w:val="24"/>
              </w:rPr>
              <m:t>1x</m:t>
            </m:r>
          </m:sub>
        </m:sSub>
        <m:r>
          <w:rPr>
            <w:rFonts w:ascii="Cambria Math" w:hAnsi="Cambria Math" w:cstheme="majorBidi"/>
            <w:szCs w:val="24"/>
          </w:rPr>
          <m:t xml:space="preserve">= </m:t>
        </m:r>
        <m:f>
          <m:fPr>
            <m:ctrlPr>
              <w:rPr>
                <w:rFonts w:ascii="Cambria Math" w:hAnsi="Cambria Math" w:cstheme="majorBidi"/>
                <w:i/>
                <w:szCs w:val="24"/>
              </w:rPr>
            </m:ctrlPr>
          </m:fPr>
          <m:num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h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λ</m:t>
                </m:r>
              </m:den>
            </m:f>
            <m:sSub>
              <m:sSub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theme="majorBidi"/>
                    <w:szCs w:val="24"/>
                  </w:rPr>
                  <m:t>T</m:t>
                </m:r>
              </m:e>
              <m:sub>
                <m:r>
                  <w:rPr>
                    <w:rFonts w:ascii="Cambria Math" w:hAnsi="Cambria Math" w:cstheme="majorBidi"/>
                    <w:szCs w:val="24"/>
                  </w:rPr>
                  <m:t>∞</m:t>
                </m:r>
              </m:sub>
            </m:sSub>
          </m:num>
          <m:den>
            <m:r>
              <w:rPr>
                <w:rFonts w:ascii="Cambria Math" w:hAnsi="Cambria Math" w:cstheme="majorBidi"/>
                <w:szCs w:val="24"/>
              </w:rPr>
              <m:t>(</m:t>
            </m:r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∆x</m:t>
                </m:r>
              </m:den>
            </m:f>
            <m:r>
              <w:rPr>
                <w:rFonts w:ascii="Cambria Math" w:hAnsi="Cambria Math" w:cstheme="majorBidi"/>
                <w:szCs w:val="24"/>
              </w:rPr>
              <m:t>+</m:t>
            </m:r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h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2λ</m:t>
                </m:r>
              </m:den>
            </m:f>
            <m:r>
              <w:rPr>
                <w:rFonts w:ascii="Cambria Math" w:hAnsi="Cambria Math" w:cstheme="majorBidi"/>
                <w:szCs w:val="24"/>
              </w:rPr>
              <m:t>)</m:t>
            </m:r>
          </m:den>
        </m:f>
      </m:oMath>
      <w:r w:rsidR="00991F0F">
        <w:rPr>
          <w:rFonts w:eastAsiaTheme="minorEastAsia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theme="majorBidi"/>
                <w:i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szCs w:val="24"/>
              </w:rPr>
              <m:t>C</m:t>
            </m:r>
          </m:e>
          <m:sub>
            <m:r>
              <w:rPr>
                <w:rFonts w:ascii="Cambria Math" w:hAnsi="Cambria Math" w:cstheme="majorBidi"/>
                <w:szCs w:val="24"/>
              </w:rPr>
              <m:t>2x</m:t>
            </m:r>
          </m:sub>
        </m:sSub>
        <m:r>
          <w:rPr>
            <w:rFonts w:ascii="Cambria Math" w:hAnsi="Cambria Math" w:cstheme="majorBidi"/>
            <w:szCs w:val="24"/>
          </w:rPr>
          <m:t>=</m:t>
        </m:r>
        <m:f>
          <m:fPr>
            <m:ctrlPr>
              <w:rPr>
                <w:rFonts w:ascii="Cambria Math" w:hAnsi="Cambria Math" w:cstheme="majorBidi"/>
                <w:i/>
                <w:szCs w:val="24"/>
              </w:rPr>
            </m:ctrlPr>
          </m:fPr>
          <m:num>
            <m:r>
              <w:rPr>
                <w:rFonts w:ascii="Cambria Math" w:hAnsi="Cambria Math" w:cstheme="majorBidi"/>
                <w:szCs w:val="24"/>
              </w:rPr>
              <m:t>(</m:t>
            </m:r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∆x</m:t>
                </m:r>
              </m:den>
            </m:f>
            <m:r>
              <w:rPr>
                <w:rFonts w:ascii="Cambria Math" w:hAnsi="Cambria Math" w:cstheme="majorBidi"/>
                <w:szCs w:val="24"/>
              </w:rPr>
              <m:t>-</m:t>
            </m:r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h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2λ</m:t>
                </m:r>
              </m:den>
            </m:f>
            <m:r>
              <w:rPr>
                <w:rFonts w:ascii="Cambria Math" w:hAnsi="Cambria Math" w:cstheme="majorBidi"/>
                <w:szCs w:val="24"/>
              </w:rPr>
              <m:t>)</m:t>
            </m:r>
          </m:num>
          <m:den>
            <m:r>
              <w:rPr>
                <w:rFonts w:ascii="Cambria Math" w:hAnsi="Cambria Math" w:cstheme="majorBidi"/>
                <w:szCs w:val="24"/>
              </w:rPr>
              <m:t>(</m:t>
            </m:r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∆x</m:t>
                </m:r>
              </m:den>
            </m:f>
            <m:r>
              <w:rPr>
                <w:rFonts w:ascii="Cambria Math" w:hAnsi="Cambria Math" w:cstheme="majorBidi"/>
                <w:szCs w:val="24"/>
              </w:rPr>
              <m:t>+</m:t>
            </m:r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h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2λ</m:t>
                </m:r>
              </m:den>
            </m:f>
            <m:r>
              <w:rPr>
                <w:rFonts w:ascii="Cambria Math" w:hAnsi="Cambria Math" w:cstheme="majorBidi"/>
                <w:szCs w:val="24"/>
              </w:rPr>
              <m:t>)</m:t>
            </m:r>
          </m:den>
        </m:f>
      </m:oMath>
    </w:p>
    <w:p w14:paraId="018BCA5F" w14:textId="78BAFE92" w:rsidR="00991F0F" w:rsidRDefault="00991F0F" w:rsidP="00991F0F">
      <w:proofErr w:type="gramStart"/>
      <w:r>
        <w:t>Thus</w:t>
      </w:r>
      <w:proofErr w:type="gramEnd"/>
      <w:r>
        <w:t xml:space="preserve"> with putting  </w:t>
      </w:r>
      <w:r>
        <w:fldChar w:fldCharType="begin"/>
      </w:r>
      <w:r>
        <w:instrText xml:space="preserve"> REF _Ref43593830 \h </w:instrText>
      </w:r>
      <w:r>
        <w:fldChar w:fldCharType="separate"/>
      </w:r>
      <w:r w:rsidR="00B617EE" w:rsidRPr="007021CA">
        <w:rPr>
          <w:rFonts w:ascii="Times New Roman" w:eastAsia="Calibri" w:hAnsi="Times New Roman" w:cs="Times New Roman"/>
          <w:bCs/>
          <w:szCs w:val="24"/>
          <w:lang w:val="en-CA"/>
        </w:rPr>
        <w:t>(</w:t>
      </w:r>
      <w:r w:rsidR="00B617EE">
        <w:rPr>
          <w:rFonts w:ascii="Times New Roman" w:eastAsia="Calibri" w:hAnsi="Times New Roman" w:cs="Times New Roman"/>
          <w:bCs/>
          <w:noProof/>
          <w:szCs w:val="24"/>
          <w:cs/>
        </w:rPr>
        <w:t>‎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.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21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)</w:t>
      </w:r>
      <w:r>
        <w:fldChar w:fldCharType="end"/>
      </w:r>
      <w:r>
        <w:t xml:space="preserve"> in </w:t>
      </w:r>
      <w:r>
        <w:fldChar w:fldCharType="begin"/>
      </w:r>
      <w:r>
        <w:instrText xml:space="preserve"> REF _Ref43591866 \h </w:instrText>
      </w:r>
      <w:r>
        <w:fldChar w:fldCharType="separate"/>
      </w:r>
      <w:r w:rsidR="00B617EE" w:rsidRPr="007021CA">
        <w:rPr>
          <w:rFonts w:ascii="Times New Roman" w:eastAsia="Calibri" w:hAnsi="Times New Roman" w:cs="Times New Roman"/>
          <w:bCs/>
          <w:szCs w:val="24"/>
          <w:lang w:val="en-CA"/>
        </w:rPr>
        <w:t>(</w:t>
      </w:r>
      <w:r w:rsidR="00B617EE">
        <w:rPr>
          <w:rFonts w:ascii="Times New Roman" w:eastAsia="Calibri" w:hAnsi="Times New Roman" w:cs="Times New Roman"/>
          <w:bCs/>
          <w:noProof/>
          <w:szCs w:val="24"/>
          <w:cs/>
        </w:rPr>
        <w:t>‎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.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1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)</w:t>
      </w:r>
      <w:r>
        <w:fldChar w:fldCharType="end"/>
      </w:r>
      <w:r>
        <w:t xml:space="preserve"> we have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27"/>
        <w:gridCol w:w="1133"/>
      </w:tblGrid>
      <w:tr w:rsidR="00991F0F" w:rsidRPr="007021CA" w14:paraId="610F0B8D" w14:textId="77777777" w:rsidTr="00071E51">
        <w:tc>
          <w:tcPr>
            <w:tcW w:w="8227" w:type="dxa"/>
          </w:tcPr>
          <w:p w14:paraId="6ADF4ACB" w14:textId="60732AC8" w:rsidR="00991F0F" w:rsidRPr="00B74EB9" w:rsidRDefault="002C09F9" w:rsidP="00071E51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1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W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2x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)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</m:t>
                </m:r>
              </m:oMath>
            </m:oMathPara>
          </w:p>
        </w:tc>
        <w:tc>
          <w:tcPr>
            <w:tcW w:w="1133" w:type="dxa"/>
            <w:vAlign w:val="center"/>
          </w:tcPr>
          <w:p w14:paraId="13453500" w14:textId="41E33420" w:rsidR="00991F0F" w:rsidRPr="007021CA" w:rsidRDefault="00991F0F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31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991F0F" w:rsidRPr="007021CA" w14:paraId="1AD5D070" w14:textId="77777777" w:rsidTr="00071E51">
        <w:tc>
          <w:tcPr>
            <w:tcW w:w="8227" w:type="dxa"/>
          </w:tcPr>
          <w:p w14:paraId="193B162A" w14:textId="79E275EE" w:rsidR="00991F0F" w:rsidRPr="00B74EB9" w:rsidRDefault="002C09F9" w:rsidP="00071E51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1+(2</m:t>
                </m:r>
                <m:r>
                  <w:rPr>
                    <w:rFonts w:ascii="Cambria Math" w:hAnsi="Cambria Math" w:cstheme="majorBidi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2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W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x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</m:oMath>
            </m:oMathPara>
          </w:p>
        </w:tc>
        <w:tc>
          <w:tcPr>
            <w:tcW w:w="1133" w:type="dxa"/>
          </w:tcPr>
          <w:p w14:paraId="0ACDF8FE" w14:textId="1109E15D" w:rsidR="00991F0F" w:rsidRPr="007021CA" w:rsidRDefault="00991F0F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3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2A584984" w14:textId="534676F0" w:rsidR="009A4FDB" w:rsidRDefault="009A4FDB" w:rsidP="009A4FDB">
      <w:pPr>
        <w:pStyle w:val="ListParagraph"/>
        <w:numPr>
          <w:ilvl w:val="0"/>
          <w:numId w:val="43"/>
        </w:numPr>
      </w:pPr>
      <w:r>
        <w:t>North (connection with three points)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34"/>
        <w:gridCol w:w="4626"/>
      </w:tblGrid>
      <w:tr w:rsidR="009A4FDB" w:rsidRPr="007021CA" w14:paraId="237E36FC" w14:textId="77777777" w:rsidTr="00071E51">
        <w:tc>
          <w:tcPr>
            <w:tcW w:w="4734" w:type="dxa"/>
          </w:tcPr>
          <w:p w14:paraId="5FB08ED9" w14:textId="77777777" w:rsidR="009A4FDB" w:rsidRPr="0080549A" w:rsidRDefault="009A4FDB" w:rsidP="00071E51">
            <w:pPr>
              <w:rPr>
                <w:rFonts w:cstheme="majorBidi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Cs w:val="24"/>
                  </w:rPr>
                  <m:t>λ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d>
                      <m:dPr>
                        <m:begChr m:val=""/>
                        <m:endChr m:val="|"/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∂T</m:t>
                            </m:r>
                          </m:num>
                          <m:den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∂y</m:t>
                            </m:r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=0.05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=h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-T(x,0.05,t))</m:t>
                </m:r>
              </m:oMath>
            </m:oMathPara>
          </w:p>
        </w:tc>
        <w:tc>
          <w:tcPr>
            <w:tcW w:w="4626" w:type="dxa"/>
          </w:tcPr>
          <w:p w14:paraId="1364F7AC" w14:textId="21D27654" w:rsidR="009A4FDB" w:rsidRPr="007021CA" w:rsidRDefault="009A4FDB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33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4780CC62" w14:textId="77777777" w:rsidR="00132AE7" w:rsidRDefault="00132AE7" w:rsidP="00132AE7">
      <w:proofErr w:type="gramStart"/>
      <w:r>
        <w:t>So</w:t>
      </w:r>
      <w:proofErr w:type="gramEnd"/>
      <w:r>
        <w:t xml:space="preserve"> we have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34"/>
        <w:gridCol w:w="4626"/>
      </w:tblGrid>
      <w:tr w:rsidR="00132AE7" w:rsidRPr="007021CA" w14:paraId="1CD4176B" w14:textId="77777777" w:rsidTr="00071E51">
        <w:tc>
          <w:tcPr>
            <w:tcW w:w="4734" w:type="dxa"/>
          </w:tcPr>
          <w:p w14:paraId="332DB088" w14:textId="6F3977A5" w:rsidR="00132AE7" w:rsidRPr="0080549A" w:rsidRDefault="002C09F9" w:rsidP="00071E51">
            <w:pPr>
              <w:rPr>
                <w:rFonts w:cstheme="majorBidi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+1</m:t>
                        </m:r>
                      </m:sup>
                    </m:sSubSup>
                    <m:r>
                      <w:rPr>
                        <w:rFonts w:ascii="Cambria Math" w:hAnsi="Cambria Math" w:cstheme="majorBidi"/>
                        <w:szCs w:val="24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+1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∆y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λ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-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+1</m:t>
                        </m:r>
                      </m:sup>
                    </m:sSubSup>
                    <m:r>
                      <w:rPr>
                        <w:rFonts w:ascii="Cambria Math" w:hAnsi="Cambria Math" w:cstheme="majorBidi"/>
                        <w:szCs w:val="24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+1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2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</m:t>
                </m:r>
              </m:oMath>
            </m:oMathPara>
          </w:p>
        </w:tc>
        <w:tc>
          <w:tcPr>
            <w:tcW w:w="4626" w:type="dxa"/>
          </w:tcPr>
          <w:p w14:paraId="7ADA1E94" w14:textId="47F3F953" w:rsidR="00132AE7" w:rsidRPr="007021CA" w:rsidRDefault="00132AE7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34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132AE7" w:rsidRPr="007021CA" w14:paraId="315032AA" w14:textId="77777777" w:rsidTr="00071E51">
        <w:tc>
          <w:tcPr>
            <w:tcW w:w="4734" w:type="dxa"/>
          </w:tcPr>
          <w:p w14:paraId="0F931CE5" w14:textId="66863B66" w:rsidR="00132AE7" w:rsidRPr="0080549A" w:rsidRDefault="002C09F9" w:rsidP="00071E51">
            <w:pPr>
              <w:rPr>
                <w:rFonts w:cstheme="majorBidi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∆y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2λ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∆y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2λ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λ</m:t>
                    </m:r>
                  </m:den>
                </m:f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∞</m:t>
                    </m:r>
                  </m:sub>
                </m:sSub>
              </m:oMath>
            </m:oMathPara>
          </w:p>
        </w:tc>
        <w:tc>
          <w:tcPr>
            <w:tcW w:w="4626" w:type="dxa"/>
          </w:tcPr>
          <w:p w14:paraId="19C83970" w14:textId="33A97802" w:rsidR="00132AE7" w:rsidRPr="007021CA" w:rsidRDefault="00132AE7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35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132AE7" w:rsidRPr="007021CA" w14:paraId="32BB458D" w14:textId="77777777" w:rsidTr="00071E51">
        <w:tc>
          <w:tcPr>
            <w:tcW w:w="4734" w:type="dxa"/>
          </w:tcPr>
          <w:p w14:paraId="6CB46757" w14:textId="09B55025" w:rsidR="00132AE7" w:rsidRPr="0080549A" w:rsidRDefault="002C09F9" w:rsidP="00071E51">
            <w:pPr>
              <w:rPr>
                <w:rFonts w:cstheme="majorBidi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∆y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2λ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λ</m:t>
                    </m:r>
                  </m:den>
                </m:f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∞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+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∆y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-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</w:rPr>
                      <m:t>h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2λ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</m:t>
                </m:r>
              </m:oMath>
            </m:oMathPara>
          </w:p>
        </w:tc>
        <w:tc>
          <w:tcPr>
            <w:tcW w:w="4626" w:type="dxa"/>
          </w:tcPr>
          <w:p w14:paraId="5FED6EA9" w14:textId="4602F259" w:rsidR="00132AE7" w:rsidRPr="007021CA" w:rsidRDefault="00132AE7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36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132AE7" w:rsidRPr="007021CA" w14:paraId="485748A4" w14:textId="77777777" w:rsidTr="00071E51">
        <w:tc>
          <w:tcPr>
            <w:tcW w:w="4734" w:type="dxa"/>
          </w:tcPr>
          <w:p w14:paraId="55680B3D" w14:textId="5D619B18" w:rsidR="00132AE7" w:rsidRPr="007B696C" w:rsidRDefault="002C09F9" w:rsidP="00071E51">
            <w:pPr>
              <w:rPr>
                <w:rFonts w:ascii="Times New Roman" w:eastAsia="Calibri" w:hAnsi="Times New Roman" w:cs="Times New Roman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λ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∞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+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+1</m:t>
                        </m:r>
                      </m:sup>
                    </m:sSubSup>
                    <m:r>
                      <w:rPr>
                        <w:rFonts w:ascii="Cambria Math" w:hAnsi="Cambria Math" w:cstheme="majorBidi"/>
                        <w:szCs w:val="24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∆y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λ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∆y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λ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4626" w:type="dxa"/>
          </w:tcPr>
          <w:p w14:paraId="1383F4E9" w14:textId="703801FD" w:rsidR="00132AE7" w:rsidRPr="007021CA" w:rsidRDefault="00132AE7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37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132AE7" w:rsidRPr="007021CA" w14:paraId="7E05FFD8" w14:textId="77777777" w:rsidTr="00071E51">
        <w:tc>
          <w:tcPr>
            <w:tcW w:w="4734" w:type="dxa"/>
          </w:tcPr>
          <w:p w14:paraId="578A85AE" w14:textId="4D5152B5" w:rsidR="00132AE7" w:rsidRPr="007B696C" w:rsidRDefault="002C09F9" w:rsidP="00071E51">
            <w:pPr>
              <w:rPr>
                <w:rFonts w:ascii="Times New Roman" w:eastAsia="Calibri" w:hAnsi="Times New Roman" w:cs="Times New Roman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λ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∞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∆y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λ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)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+1</m:t>
                        </m:r>
                      </m:sup>
                    </m:sSubSup>
                    <m:r>
                      <w:rPr>
                        <w:rFonts w:ascii="Cambria Math" w:hAnsi="Cambria Math" w:cstheme="majorBidi"/>
                        <w:szCs w:val="24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∆y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λ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)</m:t>
                    </m:r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∆y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λ</m:t>
                        </m:r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4626" w:type="dxa"/>
          </w:tcPr>
          <w:p w14:paraId="783756B3" w14:textId="339D0B2C" w:rsidR="00132AE7" w:rsidRPr="007021CA" w:rsidRDefault="00132AE7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38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4734F42F" w14:textId="77777777" w:rsidR="00132AE7" w:rsidRDefault="00132AE7" w:rsidP="00132AE7">
      <w:pPr>
        <w:rPr>
          <w:rFonts w:eastAsiaTheme="minorEastAsia"/>
          <w:szCs w:val="24"/>
        </w:rPr>
      </w:pPr>
      <w:proofErr w:type="gramStart"/>
      <w:r>
        <w:t>So</w:t>
      </w:r>
      <w:proofErr w:type="gramEnd"/>
      <w:r>
        <w:t xml:space="preserve"> we can write </w:t>
      </w:r>
      <m:oMath>
        <m:sSubSup>
          <m:sSubSupPr>
            <m:ctrlPr>
              <w:rPr>
                <w:rFonts w:ascii="Cambria Math" w:hAnsi="Cambria Math" w:cstheme="majorBidi"/>
                <w:i/>
                <w:szCs w:val="24"/>
              </w:rPr>
            </m:ctrlPr>
          </m:sSubSupPr>
          <m:e>
            <m:r>
              <w:rPr>
                <w:rFonts w:ascii="Cambria Math" w:hAnsi="Cambria Math" w:cstheme="majorBidi"/>
                <w:szCs w:val="24"/>
              </w:rPr>
              <m:t>T</m:t>
            </m:r>
          </m:e>
          <m:sub>
            <m:r>
              <w:rPr>
                <w:rFonts w:ascii="Cambria Math" w:hAnsi="Cambria Math" w:cstheme="majorBidi"/>
                <w:szCs w:val="24"/>
              </w:rPr>
              <m:t>W</m:t>
            </m:r>
          </m:sub>
          <m:sup>
            <m:r>
              <w:rPr>
                <w:rFonts w:ascii="Cambria Math" w:hAnsi="Cambria Math" w:cstheme="majorBidi"/>
                <w:szCs w:val="24"/>
              </w:rPr>
              <m:t>n+1</m:t>
            </m:r>
          </m:sup>
        </m:sSubSup>
      </m:oMath>
      <w:r>
        <w:rPr>
          <w:rFonts w:eastAsiaTheme="minorEastAsia"/>
          <w:szCs w:val="24"/>
        </w:rPr>
        <w:t xml:space="preserve"> as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34"/>
        <w:gridCol w:w="4626"/>
      </w:tblGrid>
      <w:tr w:rsidR="00132AE7" w:rsidRPr="007021CA" w14:paraId="30E6A95A" w14:textId="77777777" w:rsidTr="00071E51">
        <w:tc>
          <w:tcPr>
            <w:tcW w:w="4734" w:type="dxa"/>
          </w:tcPr>
          <w:p w14:paraId="55888C82" w14:textId="6B883413" w:rsidR="00132AE7" w:rsidRPr="007B696C" w:rsidRDefault="002C09F9" w:rsidP="00071E51">
            <w:pPr>
              <w:rPr>
                <w:rFonts w:ascii="Times New Roman" w:eastAsia="Calibri" w:hAnsi="Times New Roman" w:cs="Times New Roman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2y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</m:oMath>
            </m:oMathPara>
          </w:p>
        </w:tc>
        <w:tc>
          <w:tcPr>
            <w:tcW w:w="4626" w:type="dxa"/>
          </w:tcPr>
          <w:p w14:paraId="72834478" w14:textId="6CB61E7A" w:rsidR="00132AE7" w:rsidRPr="007021CA" w:rsidRDefault="00132AE7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39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1BFBC1FB" w14:textId="77777777" w:rsidR="00132AE7" w:rsidRDefault="00132AE7" w:rsidP="00132AE7">
      <w:r>
        <w:lastRenderedPageBreak/>
        <w:t xml:space="preserve">where </w:t>
      </w:r>
    </w:p>
    <w:p w14:paraId="244D7D52" w14:textId="080B4991" w:rsidR="00132AE7" w:rsidRDefault="002C09F9" w:rsidP="00132AE7">
      <w:pPr>
        <w:jc w:val="center"/>
        <w:rPr>
          <w:rFonts w:eastAsiaTheme="minorEastAsia"/>
          <w:szCs w:val="24"/>
        </w:rPr>
      </w:pPr>
      <m:oMath>
        <m:sSub>
          <m:sSubPr>
            <m:ctrlPr>
              <w:rPr>
                <w:rFonts w:ascii="Cambria Math" w:hAnsi="Cambria Math" w:cstheme="majorBidi"/>
                <w:i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szCs w:val="24"/>
              </w:rPr>
              <m:t>C</m:t>
            </m:r>
          </m:e>
          <m:sub>
            <m:r>
              <w:rPr>
                <w:rFonts w:ascii="Cambria Math" w:hAnsi="Cambria Math" w:cstheme="majorBidi"/>
                <w:szCs w:val="24"/>
              </w:rPr>
              <m:t>1y</m:t>
            </m:r>
          </m:sub>
        </m:sSub>
        <m:r>
          <w:rPr>
            <w:rFonts w:ascii="Cambria Math" w:hAnsi="Cambria Math" w:cstheme="majorBidi"/>
            <w:szCs w:val="24"/>
          </w:rPr>
          <m:t xml:space="preserve">= </m:t>
        </m:r>
        <m:f>
          <m:fPr>
            <m:ctrlPr>
              <w:rPr>
                <w:rFonts w:ascii="Cambria Math" w:hAnsi="Cambria Math" w:cstheme="majorBidi"/>
                <w:i/>
                <w:szCs w:val="24"/>
              </w:rPr>
            </m:ctrlPr>
          </m:fPr>
          <m:num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h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λ</m:t>
                </m:r>
              </m:den>
            </m:f>
            <m:sSub>
              <m:sSub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theme="majorBidi"/>
                    <w:szCs w:val="24"/>
                  </w:rPr>
                  <m:t>T</m:t>
                </m:r>
              </m:e>
              <m:sub>
                <m:r>
                  <w:rPr>
                    <w:rFonts w:ascii="Cambria Math" w:hAnsi="Cambria Math" w:cstheme="majorBidi"/>
                    <w:szCs w:val="24"/>
                  </w:rPr>
                  <m:t>∞</m:t>
                </m:r>
              </m:sub>
            </m:sSub>
          </m:num>
          <m:den>
            <m:r>
              <w:rPr>
                <w:rFonts w:ascii="Cambria Math" w:hAnsi="Cambria Math" w:cstheme="majorBidi"/>
                <w:szCs w:val="24"/>
              </w:rPr>
              <m:t>(</m:t>
            </m:r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∆y</m:t>
                </m:r>
              </m:den>
            </m:f>
            <m:r>
              <w:rPr>
                <w:rFonts w:ascii="Cambria Math" w:hAnsi="Cambria Math" w:cstheme="majorBidi"/>
                <w:szCs w:val="24"/>
              </w:rPr>
              <m:t>+</m:t>
            </m:r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h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2λ</m:t>
                </m:r>
              </m:den>
            </m:f>
            <m:r>
              <w:rPr>
                <w:rFonts w:ascii="Cambria Math" w:hAnsi="Cambria Math" w:cstheme="majorBidi"/>
                <w:szCs w:val="24"/>
              </w:rPr>
              <m:t>)</m:t>
            </m:r>
          </m:den>
        </m:f>
      </m:oMath>
      <w:r w:rsidR="00132AE7">
        <w:rPr>
          <w:rFonts w:eastAsiaTheme="minorEastAsia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theme="majorBidi"/>
                <w:i/>
                <w:szCs w:val="24"/>
              </w:rPr>
            </m:ctrlPr>
          </m:sSubPr>
          <m:e>
            <m:r>
              <w:rPr>
                <w:rFonts w:ascii="Cambria Math" w:hAnsi="Cambria Math" w:cstheme="majorBidi"/>
                <w:szCs w:val="24"/>
              </w:rPr>
              <m:t>C</m:t>
            </m:r>
          </m:e>
          <m:sub>
            <m:r>
              <w:rPr>
                <w:rFonts w:ascii="Cambria Math" w:hAnsi="Cambria Math" w:cstheme="majorBidi"/>
                <w:szCs w:val="24"/>
              </w:rPr>
              <m:t>2y</m:t>
            </m:r>
          </m:sub>
        </m:sSub>
        <m:r>
          <w:rPr>
            <w:rFonts w:ascii="Cambria Math" w:hAnsi="Cambria Math" w:cstheme="majorBidi"/>
            <w:szCs w:val="24"/>
          </w:rPr>
          <m:t>=</m:t>
        </m:r>
        <m:f>
          <m:fPr>
            <m:ctrlPr>
              <w:rPr>
                <w:rFonts w:ascii="Cambria Math" w:hAnsi="Cambria Math" w:cstheme="majorBidi"/>
                <w:i/>
                <w:szCs w:val="24"/>
              </w:rPr>
            </m:ctrlPr>
          </m:fPr>
          <m:num>
            <m:r>
              <w:rPr>
                <w:rFonts w:ascii="Cambria Math" w:hAnsi="Cambria Math" w:cstheme="majorBidi"/>
                <w:szCs w:val="24"/>
              </w:rPr>
              <m:t>(</m:t>
            </m:r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∆y</m:t>
                </m:r>
              </m:den>
            </m:f>
            <m:r>
              <w:rPr>
                <w:rFonts w:ascii="Cambria Math" w:hAnsi="Cambria Math" w:cstheme="majorBidi"/>
                <w:szCs w:val="24"/>
              </w:rPr>
              <m:t>-</m:t>
            </m:r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h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2λ</m:t>
                </m:r>
              </m:den>
            </m:f>
            <m:r>
              <w:rPr>
                <w:rFonts w:ascii="Cambria Math" w:hAnsi="Cambria Math" w:cstheme="majorBidi"/>
                <w:szCs w:val="24"/>
              </w:rPr>
              <m:t>)</m:t>
            </m:r>
          </m:num>
          <m:den>
            <m:r>
              <w:rPr>
                <w:rFonts w:ascii="Cambria Math" w:hAnsi="Cambria Math" w:cstheme="majorBidi"/>
                <w:szCs w:val="24"/>
              </w:rPr>
              <m:t>(</m:t>
            </m:r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∆y</m:t>
                </m:r>
              </m:den>
            </m:f>
            <m:r>
              <w:rPr>
                <w:rFonts w:ascii="Cambria Math" w:hAnsi="Cambria Math" w:cstheme="majorBidi"/>
                <w:szCs w:val="24"/>
              </w:rPr>
              <m:t>+</m:t>
            </m:r>
            <m:f>
              <m:fPr>
                <m:ctrlPr>
                  <w:rPr>
                    <w:rFonts w:ascii="Cambria Math" w:hAnsi="Cambria Math" w:cstheme="majorBid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ajorBidi"/>
                    <w:szCs w:val="24"/>
                  </w:rPr>
                  <m:t>h</m:t>
                </m:r>
              </m:num>
              <m:den>
                <m:r>
                  <w:rPr>
                    <w:rFonts w:ascii="Cambria Math" w:hAnsi="Cambria Math" w:cstheme="majorBidi"/>
                    <w:szCs w:val="24"/>
                  </w:rPr>
                  <m:t>2λ</m:t>
                </m:r>
              </m:den>
            </m:f>
            <m:r>
              <w:rPr>
                <w:rFonts w:ascii="Cambria Math" w:hAnsi="Cambria Math" w:cstheme="majorBidi"/>
                <w:szCs w:val="24"/>
              </w:rPr>
              <m:t>)</m:t>
            </m:r>
          </m:den>
        </m:f>
      </m:oMath>
    </w:p>
    <w:p w14:paraId="4BCD8309" w14:textId="233CAD50" w:rsidR="00132AE7" w:rsidRDefault="00132AE7" w:rsidP="00132AE7">
      <w:proofErr w:type="gramStart"/>
      <w:r>
        <w:t>Thus</w:t>
      </w:r>
      <w:proofErr w:type="gramEnd"/>
      <w:r>
        <w:t xml:space="preserve"> with putting  </w:t>
      </w:r>
      <w:r>
        <w:fldChar w:fldCharType="begin"/>
      </w:r>
      <w:r>
        <w:instrText xml:space="preserve"> REF _Ref43593830 \h </w:instrText>
      </w:r>
      <w:r>
        <w:fldChar w:fldCharType="separate"/>
      </w:r>
      <w:r w:rsidR="00B617EE" w:rsidRPr="007021CA">
        <w:rPr>
          <w:rFonts w:ascii="Times New Roman" w:eastAsia="Calibri" w:hAnsi="Times New Roman" w:cs="Times New Roman"/>
          <w:bCs/>
          <w:szCs w:val="24"/>
          <w:lang w:val="en-CA"/>
        </w:rPr>
        <w:t>(</w:t>
      </w:r>
      <w:r w:rsidR="00B617EE">
        <w:rPr>
          <w:rFonts w:ascii="Times New Roman" w:eastAsia="Calibri" w:hAnsi="Times New Roman" w:cs="Times New Roman"/>
          <w:bCs/>
          <w:noProof/>
          <w:szCs w:val="24"/>
          <w:cs/>
        </w:rPr>
        <w:t>‎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.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21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)</w:t>
      </w:r>
      <w:r>
        <w:fldChar w:fldCharType="end"/>
      </w:r>
      <w:r>
        <w:t xml:space="preserve"> in </w:t>
      </w:r>
      <w:r>
        <w:fldChar w:fldCharType="begin"/>
      </w:r>
      <w:r>
        <w:instrText xml:space="preserve"> REF _Ref43591866 \h </w:instrText>
      </w:r>
      <w:r>
        <w:fldChar w:fldCharType="separate"/>
      </w:r>
      <w:r w:rsidR="00B617EE" w:rsidRPr="007021CA">
        <w:rPr>
          <w:rFonts w:ascii="Times New Roman" w:eastAsia="Calibri" w:hAnsi="Times New Roman" w:cs="Times New Roman"/>
          <w:bCs/>
          <w:szCs w:val="24"/>
          <w:lang w:val="en-CA"/>
        </w:rPr>
        <w:t>(</w:t>
      </w:r>
      <w:r w:rsidR="00B617EE">
        <w:rPr>
          <w:rFonts w:ascii="Times New Roman" w:eastAsia="Calibri" w:hAnsi="Times New Roman" w:cs="Times New Roman"/>
          <w:bCs/>
          <w:noProof/>
          <w:szCs w:val="24"/>
          <w:cs/>
        </w:rPr>
        <w:t>‎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.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1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)</w:t>
      </w:r>
      <w:r>
        <w:fldChar w:fldCharType="end"/>
      </w:r>
      <w:r>
        <w:t xml:space="preserve"> we have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27"/>
        <w:gridCol w:w="1133"/>
      </w:tblGrid>
      <w:tr w:rsidR="00132AE7" w:rsidRPr="007021CA" w14:paraId="3599A8CB" w14:textId="77777777" w:rsidTr="00071E51">
        <w:tc>
          <w:tcPr>
            <w:tcW w:w="8227" w:type="dxa"/>
          </w:tcPr>
          <w:p w14:paraId="2628DEB7" w14:textId="6BDD9715" w:rsidR="00132AE7" w:rsidRPr="00B74EB9" w:rsidRDefault="002C09F9" w:rsidP="00071E51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1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W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2y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)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</m:t>
                </m:r>
              </m:oMath>
            </m:oMathPara>
          </w:p>
        </w:tc>
        <w:tc>
          <w:tcPr>
            <w:tcW w:w="1133" w:type="dxa"/>
            <w:vAlign w:val="center"/>
          </w:tcPr>
          <w:p w14:paraId="08F4E248" w14:textId="68E96C10" w:rsidR="00132AE7" w:rsidRPr="007021CA" w:rsidRDefault="00132AE7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40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132AE7" w:rsidRPr="007021CA" w14:paraId="666D8032" w14:textId="77777777" w:rsidTr="00071E51">
        <w:tc>
          <w:tcPr>
            <w:tcW w:w="8227" w:type="dxa"/>
          </w:tcPr>
          <w:p w14:paraId="62ED35E8" w14:textId="448F24B3" w:rsidR="00132AE7" w:rsidRPr="00B74EB9" w:rsidRDefault="002C09F9" w:rsidP="00071E51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1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(2</m:t>
                </m:r>
                <m:r>
                  <w:rPr>
                    <w:rFonts w:ascii="Cambria Math" w:hAnsi="Cambria Math" w:cstheme="majorBidi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2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W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y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</m:oMath>
            </m:oMathPara>
          </w:p>
        </w:tc>
        <w:tc>
          <w:tcPr>
            <w:tcW w:w="1133" w:type="dxa"/>
          </w:tcPr>
          <w:p w14:paraId="4139EE08" w14:textId="2C51FE2F" w:rsidR="00132AE7" w:rsidRPr="007021CA" w:rsidRDefault="00132AE7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41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3129A2CF" w14:textId="77777777" w:rsidR="003C3DFC" w:rsidRDefault="003C3DFC" w:rsidP="009A4FDB"/>
    <w:p w14:paraId="0A865BCF" w14:textId="3B2E0077" w:rsidR="00967E7C" w:rsidRDefault="00004A50" w:rsidP="009A4FDB">
      <w:pPr>
        <w:pStyle w:val="ListParagraph"/>
        <w:numPr>
          <w:ilvl w:val="0"/>
          <w:numId w:val="43"/>
        </w:numPr>
      </w:pPr>
      <w:r>
        <w:t>South (</w:t>
      </w:r>
      <w:r w:rsidR="0058666E">
        <w:t>connection with three points</w:t>
      </w:r>
      <w:r>
        <w:t>)</w:t>
      </w:r>
      <w:r w:rsidR="00F22D9E">
        <w:t>:</w:t>
      </w:r>
      <w:r w:rsidR="00967E7C">
        <w:tab/>
      </w:r>
    </w:p>
    <w:p w14:paraId="642549E3" w14:textId="77777777" w:rsidR="009A4FDB" w:rsidRDefault="009A4FDB" w:rsidP="009A4FDB"/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34"/>
        <w:gridCol w:w="4626"/>
      </w:tblGrid>
      <w:tr w:rsidR="0095458E" w:rsidRPr="007021CA" w14:paraId="3DB15EAB" w14:textId="77777777" w:rsidTr="00071E51">
        <w:tc>
          <w:tcPr>
            <w:tcW w:w="4734" w:type="dxa"/>
          </w:tcPr>
          <w:p w14:paraId="69B95949" w14:textId="77777777" w:rsidR="0095458E" w:rsidRPr="0080549A" w:rsidRDefault="0095458E" w:rsidP="00071E51">
            <w:pPr>
              <w:rPr>
                <w:rFonts w:cstheme="majorBidi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Cs w:val="24"/>
                  </w:rPr>
                  <m:t>T(x,0,t)=423.15</m:t>
                </m:r>
              </m:oMath>
            </m:oMathPara>
          </w:p>
        </w:tc>
        <w:tc>
          <w:tcPr>
            <w:tcW w:w="4626" w:type="dxa"/>
            <w:vAlign w:val="center"/>
          </w:tcPr>
          <w:p w14:paraId="06A33192" w14:textId="0D997F7B" w:rsidR="0095458E" w:rsidRPr="007021CA" w:rsidRDefault="0095458E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4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58899B8A" w14:textId="77777777" w:rsidR="0095458E" w:rsidRDefault="0095458E" w:rsidP="0095458E">
      <w:proofErr w:type="gramStart"/>
      <w:r>
        <w:t>So</w:t>
      </w:r>
      <w:proofErr w:type="gramEnd"/>
      <w:r>
        <w:t xml:space="preserve"> we have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27"/>
        <w:gridCol w:w="1133"/>
      </w:tblGrid>
      <w:tr w:rsidR="0095458E" w:rsidRPr="007021CA" w14:paraId="33010F71" w14:textId="77777777" w:rsidTr="00071E51">
        <w:tc>
          <w:tcPr>
            <w:tcW w:w="8227" w:type="dxa"/>
          </w:tcPr>
          <w:p w14:paraId="3220D9AC" w14:textId="0C1B2B28" w:rsidR="0095458E" w:rsidRPr="00B74EB9" w:rsidRDefault="002C09F9" w:rsidP="00071E51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+1</m:t>
                        </m:r>
                      </m:sup>
                    </m:sSubSup>
                    <m:r>
                      <w:rPr>
                        <w:rFonts w:ascii="Cambria Math" w:hAnsi="Cambria Math" w:cstheme="majorBidi"/>
                        <w:szCs w:val="24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S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+1</m:t>
                        </m:r>
                      </m:sup>
                    </m:sSubSup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</w:rPr>
                      <m:t>2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=TS=423.15</m:t>
                </m:r>
              </m:oMath>
            </m:oMathPara>
          </w:p>
        </w:tc>
        <w:tc>
          <w:tcPr>
            <w:tcW w:w="1133" w:type="dxa"/>
            <w:vAlign w:val="center"/>
          </w:tcPr>
          <w:p w14:paraId="314B5B79" w14:textId="3CF5068A" w:rsidR="0095458E" w:rsidRPr="007021CA" w:rsidRDefault="0095458E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43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3100C305" w14:textId="77777777" w:rsidR="0095458E" w:rsidRDefault="0095458E" w:rsidP="0095458E">
      <w:pPr>
        <w:ind w:firstLine="720"/>
      </w:pP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27"/>
        <w:gridCol w:w="1133"/>
      </w:tblGrid>
      <w:tr w:rsidR="00997EC8" w:rsidRPr="007021CA" w14:paraId="09CBA0E3" w14:textId="77777777" w:rsidTr="00071E51">
        <w:tc>
          <w:tcPr>
            <w:tcW w:w="8227" w:type="dxa"/>
          </w:tcPr>
          <w:p w14:paraId="0DB45CFC" w14:textId="0AD6DA19" w:rsidR="00997EC8" w:rsidRPr="00B74EB9" w:rsidRDefault="002C09F9" w:rsidP="00071E51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=2TS -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</m:oMath>
            </m:oMathPara>
          </w:p>
        </w:tc>
        <w:tc>
          <w:tcPr>
            <w:tcW w:w="1133" w:type="dxa"/>
            <w:vAlign w:val="center"/>
          </w:tcPr>
          <w:p w14:paraId="5B5FEB1D" w14:textId="0A4659DA" w:rsidR="00997EC8" w:rsidRPr="007021CA" w:rsidRDefault="00997EC8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bookmarkStart w:id="6" w:name="_Ref43591991"/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44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  <w:bookmarkEnd w:id="6"/>
          </w:p>
        </w:tc>
      </w:tr>
    </w:tbl>
    <w:p w14:paraId="411194EA" w14:textId="77777777" w:rsidR="0095458E" w:rsidRDefault="0095458E" w:rsidP="0095458E"/>
    <w:p w14:paraId="2C51320E" w14:textId="52462031" w:rsidR="00DC5BD2" w:rsidRDefault="00DC5BD2" w:rsidP="00DC5BD2">
      <w:proofErr w:type="gramStart"/>
      <w:r>
        <w:t>Thus</w:t>
      </w:r>
      <w:proofErr w:type="gramEnd"/>
      <w:r>
        <w:t xml:space="preserve"> with putting  </w:t>
      </w:r>
      <w:r>
        <w:fldChar w:fldCharType="begin"/>
      </w:r>
      <w:r>
        <w:instrText xml:space="preserve"> REF _Ref43591991 \h </w:instrText>
      </w:r>
      <w:r>
        <w:fldChar w:fldCharType="separate"/>
      </w:r>
      <w:r w:rsidR="00B617EE" w:rsidRPr="007021CA">
        <w:rPr>
          <w:rFonts w:ascii="Times New Roman" w:eastAsia="Calibri" w:hAnsi="Times New Roman" w:cs="Times New Roman"/>
          <w:bCs/>
          <w:szCs w:val="24"/>
          <w:lang w:val="en-CA"/>
        </w:rPr>
        <w:t>(</w:t>
      </w:r>
      <w:r w:rsidR="00B617EE">
        <w:rPr>
          <w:rFonts w:ascii="Times New Roman" w:eastAsia="Calibri" w:hAnsi="Times New Roman" w:cs="Times New Roman"/>
          <w:bCs/>
          <w:noProof/>
          <w:szCs w:val="24"/>
          <w:cs/>
        </w:rPr>
        <w:t>‎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.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44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)</w:t>
      </w:r>
      <w:r>
        <w:fldChar w:fldCharType="end"/>
      </w:r>
      <w:r>
        <w:t xml:space="preserve"> in </w:t>
      </w:r>
      <w:r>
        <w:fldChar w:fldCharType="begin"/>
      </w:r>
      <w:r>
        <w:instrText xml:space="preserve"> REF _Ref43591866 \h </w:instrText>
      </w:r>
      <w:r>
        <w:fldChar w:fldCharType="separate"/>
      </w:r>
      <w:r w:rsidR="00B617EE" w:rsidRPr="007021CA">
        <w:rPr>
          <w:rFonts w:ascii="Times New Roman" w:eastAsia="Calibri" w:hAnsi="Times New Roman" w:cs="Times New Roman"/>
          <w:bCs/>
          <w:szCs w:val="24"/>
          <w:lang w:val="en-CA"/>
        </w:rPr>
        <w:t>(</w:t>
      </w:r>
      <w:r w:rsidR="00B617EE">
        <w:rPr>
          <w:rFonts w:ascii="Times New Roman" w:eastAsia="Calibri" w:hAnsi="Times New Roman" w:cs="Times New Roman"/>
          <w:bCs/>
          <w:noProof/>
          <w:szCs w:val="24"/>
          <w:cs/>
        </w:rPr>
        <w:t>‎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.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1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)</w:t>
      </w:r>
      <w:r>
        <w:fldChar w:fldCharType="end"/>
      </w:r>
      <w:r>
        <w:t xml:space="preserve"> we have:</w:t>
      </w:r>
    </w:p>
    <w:p w14:paraId="17D74175" w14:textId="77777777" w:rsidR="00DC5BD2" w:rsidRDefault="00DC5BD2" w:rsidP="00DC5BD2"/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27"/>
        <w:gridCol w:w="1133"/>
      </w:tblGrid>
      <w:tr w:rsidR="00DC5BD2" w:rsidRPr="007021CA" w14:paraId="1410608C" w14:textId="77777777" w:rsidTr="00B00C0F">
        <w:tc>
          <w:tcPr>
            <w:tcW w:w="8227" w:type="dxa"/>
          </w:tcPr>
          <w:p w14:paraId="47C65DB4" w14:textId="3A53339B" w:rsidR="00DC5BD2" w:rsidRPr="00B74EB9" w:rsidRDefault="002C09F9" w:rsidP="00071E51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1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+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W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(2TS -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)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</m:t>
                </m:r>
              </m:oMath>
            </m:oMathPara>
          </w:p>
        </w:tc>
        <w:tc>
          <w:tcPr>
            <w:tcW w:w="1133" w:type="dxa"/>
            <w:vAlign w:val="center"/>
          </w:tcPr>
          <w:p w14:paraId="2005A825" w14:textId="0E9599A2" w:rsidR="00DC5BD2" w:rsidRPr="007021CA" w:rsidRDefault="00DC5BD2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45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B00C0F" w:rsidRPr="007021CA" w14:paraId="49AB7197" w14:textId="77777777" w:rsidTr="00D7447F">
        <w:tc>
          <w:tcPr>
            <w:tcW w:w="8227" w:type="dxa"/>
          </w:tcPr>
          <w:p w14:paraId="2000DC2F" w14:textId="15960432" w:rsidR="00B00C0F" w:rsidRPr="00B74EB9" w:rsidRDefault="002C09F9" w:rsidP="00071E51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1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w:rPr>
                    <w:rFonts w:ascii="Cambria Math" w:hAnsi="Cambria Math" w:cstheme="majorBidi"/>
                    <w:szCs w:val="24"/>
                  </w:rPr>
                  <m:t>3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+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W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=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+</m:t>
                </m:r>
                <m:r>
                  <w:rPr>
                    <w:rFonts w:ascii="Cambria Math" w:hAnsi="Cambria Math" w:cstheme="majorBidi"/>
                    <w:szCs w:val="24"/>
                  </w:rPr>
                  <m:t xml:space="preserve">2TS 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</m:oMath>
            </m:oMathPara>
          </w:p>
        </w:tc>
        <w:tc>
          <w:tcPr>
            <w:tcW w:w="1133" w:type="dxa"/>
          </w:tcPr>
          <w:p w14:paraId="5C0BBF01" w14:textId="6394FD98" w:rsidR="00B00C0F" w:rsidRPr="007021CA" w:rsidRDefault="00B00C0F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46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0153D226" w14:textId="77777777" w:rsidR="00DC5BD2" w:rsidRDefault="00DC5BD2" w:rsidP="00DC5BD2">
      <w:pPr>
        <w:ind w:firstLine="720"/>
      </w:pPr>
    </w:p>
    <w:p w14:paraId="386D6458" w14:textId="38440B98" w:rsidR="00DC5BD2" w:rsidRDefault="003C0456" w:rsidP="003C0456">
      <w:pPr>
        <w:pStyle w:val="ListParagraph"/>
        <w:numPr>
          <w:ilvl w:val="0"/>
          <w:numId w:val="43"/>
        </w:numPr>
      </w:pPr>
      <w:r>
        <w:t>S</w:t>
      </w:r>
      <w:r w:rsidR="00500927">
        <w:t xml:space="preserve">outh-West point (connection with </w:t>
      </w:r>
      <w:r w:rsidR="006977D4">
        <w:t>2 points</w:t>
      </w:r>
      <w:r w:rsidR="00500927">
        <w:t>)</w:t>
      </w:r>
    </w:p>
    <w:p w14:paraId="428C9EAB" w14:textId="7F6A64BB" w:rsidR="006977D4" w:rsidRDefault="002C09F9" w:rsidP="006977D4">
      <m:oMathPara>
        <m:oMath>
          <m:sSubSup>
            <m:sSubSup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SupPr>
            <m:e>
              <m:r>
                <w:rPr>
                  <w:rFonts w:ascii="Cambria Math" w:hAnsi="Cambria Math" w:cstheme="majorBidi"/>
                  <w:szCs w:val="24"/>
                </w:rPr>
                <m:t>T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S</m:t>
              </m:r>
            </m:sub>
            <m:sup>
              <m:r>
                <w:rPr>
                  <w:rFonts w:ascii="Cambria Math" w:hAnsi="Cambria Math" w:cstheme="majorBidi"/>
                  <w:szCs w:val="24"/>
                </w:rPr>
                <m:t>n+1</m:t>
              </m:r>
            </m:sup>
          </m:sSubSup>
          <m:r>
            <w:rPr>
              <w:rFonts w:ascii="Cambria Math" w:hAnsi="Cambria Math" w:cstheme="majorBidi"/>
              <w:szCs w:val="24"/>
            </w:rPr>
            <m:t>=2TS -</m:t>
          </m:r>
          <m:sSubSup>
            <m:sSubSup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SupPr>
            <m:e>
              <m:r>
                <w:rPr>
                  <w:rFonts w:ascii="Cambria Math" w:hAnsi="Cambria Math" w:cstheme="majorBidi"/>
                  <w:szCs w:val="24"/>
                </w:rPr>
                <m:t>T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P</m:t>
              </m:r>
            </m:sub>
            <m:sup>
              <m:r>
                <w:rPr>
                  <w:rFonts w:ascii="Cambria Math" w:hAnsi="Cambria Math" w:cstheme="majorBidi"/>
                  <w:szCs w:val="24"/>
                </w:rPr>
                <m:t>n+1</m:t>
              </m:r>
            </m:sup>
          </m:sSubSup>
        </m:oMath>
      </m:oMathPara>
    </w:p>
    <w:p w14:paraId="34FF1A36" w14:textId="77777777" w:rsidR="00A43B92" w:rsidRPr="00A43B92" w:rsidRDefault="002C09F9" w:rsidP="006977D4">
      <w:pPr>
        <w:rPr>
          <w:rFonts w:eastAsiaTheme="minorEastAsia"/>
          <w:szCs w:val="24"/>
        </w:rPr>
      </w:pPr>
      <m:oMathPara>
        <m:oMath>
          <m:sSubSup>
            <m:sSubSup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SupPr>
            <m:e>
              <m:r>
                <w:rPr>
                  <w:rFonts w:ascii="Cambria Math" w:hAnsi="Cambria Math" w:cstheme="majorBidi"/>
                  <w:szCs w:val="24"/>
                </w:rPr>
                <m:t>T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W</m:t>
              </m:r>
            </m:sub>
            <m:sup>
              <m:r>
                <w:rPr>
                  <w:rFonts w:ascii="Cambria Math" w:hAnsi="Cambria Math" w:cstheme="majorBidi"/>
                  <w:szCs w:val="24"/>
                </w:rPr>
                <m:t>n+1</m:t>
              </m:r>
            </m:sup>
          </m:sSubSup>
          <m:r>
            <w:rPr>
              <w:rFonts w:ascii="Cambria Math" w:hAnsi="Cambria Math" w:cstheme="majorBidi"/>
              <w:szCs w:val="24"/>
            </w:rPr>
            <m:t>=</m:t>
          </m:r>
          <m:sSub>
            <m:sSub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Cs w:val="24"/>
                </w:rPr>
                <m:t>C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1x</m:t>
              </m:r>
            </m:sub>
          </m:sSub>
          <m:r>
            <w:rPr>
              <w:rFonts w:ascii="Cambria Math" w:hAnsi="Cambria Math" w:cstheme="majorBidi"/>
              <w:szCs w:val="24"/>
            </w:rPr>
            <m:t>+</m:t>
          </m:r>
          <m:sSub>
            <m:sSub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Cs w:val="24"/>
                </w:rPr>
                <m:t>C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2x</m:t>
              </m:r>
            </m:sub>
          </m:sSub>
          <m:sSubSup>
            <m:sSubSup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SupPr>
            <m:e>
              <m:r>
                <w:rPr>
                  <w:rFonts w:ascii="Cambria Math" w:hAnsi="Cambria Math" w:cstheme="majorBidi"/>
                  <w:szCs w:val="24"/>
                </w:rPr>
                <m:t>T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P</m:t>
              </m:r>
            </m:sub>
            <m:sup>
              <m:r>
                <w:rPr>
                  <w:rFonts w:ascii="Cambria Math" w:hAnsi="Cambria Math" w:cstheme="majorBidi"/>
                  <w:szCs w:val="24"/>
                </w:rPr>
                <m:t>n+1</m:t>
              </m:r>
            </m:sup>
          </m:sSubSup>
        </m:oMath>
      </m:oMathPara>
    </w:p>
    <w:p w14:paraId="566882C6" w14:textId="721BFA40" w:rsidR="00295A56" w:rsidRPr="00A43B92" w:rsidRDefault="00A43B92" w:rsidP="00295A56">
      <w:pPr>
        <w:rPr>
          <w:rtl/>
        </w:rPr>
      </w:pPr>
      <w:r>
        <w:t xml:space="preserve">Thus with </w:t>
      </w:r>
      <w:proofErr w:type="gramStart"/>
      <w:r>
        <w:t>putting  these</w:t>
      </w:r>
      <w:proofErr w:type="gramEnd"/>
      <w:r>
        <w:t xml:space="preserve"> equations in </w:t>
      </w:r>
      <w:r>
        <w:fldChar w:fldCharType="begin"/>
      </w:r>
      <w:r>
        <w:instrText xml:space="preserve"> REF _Ref43591866 \h </w:instrText>
      </w:r>
      <w:r>
        <w:fldChar w:fldCharType="separate"/>
      </w:r>
      <w:r w:rsidR="00B617EE" w:rsidRPr="007021CA">
        <w:rPr>
          <w:rFonts w:ascii="Times New Roman" w:eastAsia="Calibri" w:hAnsi="Times New Roman" w:cs="Times New Roman"/>
          <w:bCs/>
          <w:szCs w:val="24"/>
          <w:lang w:val="en-CA"/>
        </w:rPr>
        <w:t>(</w:t>
      </w:r>
      <w:r w:rsidR="00B617EE">
        <w:rPr>
          <w:rFonts w:ascii="Times New Roman" w:eastAsia="Calibri" w:hAnsi="Times New Roman" w:cs="Times New Roman"/>
          <w:bCs/>
          <w:noProof/>
          <w:szCs w:val="24"/>
          <w:cs/>
        </w:rPr>
        <w:t>‎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.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1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)</w:t>
      </w:r>
      <w:r>
        <w:fldChar w:fldCharType="end"/>
      </w:r>
      <w:r>
        <w:t xml:space="preserve"> we have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27"/>
        <w:gridCol w:w="1133"/>
      </w:tblGrid>
      <w:tr w:rsidR="00295A56" w:rsidRPr="007021CA" w14:paraId="03DF4060" w14:textId="77777777" w:rsidTr="00071E51">
        <w:tc>
          <w:tcPr>
            <w:tcW w:w="8227" w:type="dxa"/>
          </w:tcPr>
          <w:p w14:paraId="026DCFA8" w14:textId="6038B100" w:rsidR="00295A56" w:rsidRPr="00B74EB9" w:rsidRDefault="002C09F9" w:rsidP="00071E51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1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2x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)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(2TS -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)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</m:t>
                </m:r>
              </m:oMath>
            </m:oMathPara>
          </w:p>
        </w:tc>
        <w:tc>
          <w:tcPr>
            <w:tcW w:w="1133" w:type="dxa"/>
            <w:vAlign w:val="center"/>
          </w:tcPr>
          <w:p w14:paraId="49C41ED2" w14:textId="05D0F0E5" w:rsidR="00295A56" w:rsidRPr="007021CA" w:rsidRDefault="00295A56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47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5A4FF2" w:rsidRPr="007021CA" w14:paraId="104D7338" w14:textId="77777777" w:rsidTr="00071E51">
        <w:tc>
          <w:tcPr>
            <w:tcW w:w="8227" w:type="dxa"/>
          </w:tcPr>
          <w:p w14:paraId="4FEED3BC" w14:textId="248C0791" w:rsidR="005A4FF2" w:rsidRPr="00B74EB9" w:rsidRDefault="002C09F9" w:rsidP="00071E51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1+(2</m:t>
                </m:r>
                <m:r>
                  <w:rPr>
                    <w:rFonts w:ascii="Cambria Math" w:hAnsi="Cambria Math" w:cstheme="majorBidi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2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3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x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+</m:t>
                </m:r>
                <m:r>
                  <w:rPr>
                    <w:rFonts w:ascii="Cambria Math" w:hAnsi="Cambria Math" w:cstheme="majorBidi"/>
                    <w:szCs w:val="24"/>
                  </w:rPr>
                  <m:t xml:space="preserve">2TS 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</m:oMath>
            </m:oMathPara>
          </w:p>
        </w:tc>
        <w:tc>
          <w:tcPr>
            <w:tcW w:w="1133" w:type="dxa"/>
            <w:vAlign w:val="center"/>
          </w:tcPr>
          <w:p w14:paraId="183DA772" w14:textId="6F9C27BC" w:rsidR="005A4FF2" w:rsidRPr="007021CA" w:rsidRDefault="005A4FF2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48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63790CDA" w14:textId="1D78A44E" w:rsidR="00253864" w:rsidRDefault="00253864" w:rsidP="001A670B">
      <w:pPr>
        <w:pStyle w:val="ListParagraph"/>
        <w:numPr>
          <w:ilvl w:val="0"/>
          <w:numId w:val="43"/>
        </w:numPr>
      </w:pPr>
      <w:r>
        <w:t>South-</w:t>
      </w:r>
      <w:r w:rsidR="001A670B">
        <w:t>East</w:t>
      </w:r>
      <w:r>
        <w:t xml:space="preserve"> point (connection with 2 points)</w:t>
      </w:r>
    </w:p>
    <w:p w14:paraId="35EEE6A8" w14:textId="77777777" w:rsidR="00253864" w:rsidRDefault="002C09F9" w:rsidP="00253864">
      <m:oMathPara>
        <m:oMath>
          <m:sSubSup>
            <m:sSubSup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SupPr>
            <m:e>
              <m:r>
                <w:rPr>
                  <w:rFonts w:ascii="Cambria Math" w:hAnsi="Cambria Math" w:cstheme="majorBidi"/>
                  <w:szCs w:val="24"/>
                </w:rPr>
                <m:t>T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S</m:t>
              </m:r>
            </m:sub>
            <m:sup>
              <m:r>
                <w:rPr>
                  <w:rFonts w:ascii="Cambria Math" w:hAnsi="Cambria Math" w:cstheme="majorBidi"/>
                  <w:szCs w:val="24"/>
                </w:rPr>
                <m:t>n+1</m:t>
              </m:r>
            </m:sup>
          </m:sSubSup>
          <m:r>
            <w:rPr>
              <w:rFonts w:ascii="Cambria Math" w:hAnsi="Cambria Math" w:cstheme="majorBidi"/>
              <w:szCs w:val="24"/>
            </w:rPr>
            <m:t>=2TS -</m:t>
          </m:r>
          <m:sSubSup>
            <m:sSubSup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SupPr>
            <m:e>
              <m:r>
                <w:rPr>
                  <w:rFonts w:ascii="Cambria Math" w:hAnsi="Cambria Math" w:cstheme="majorBidi"/>
                  <w:szCs w:val="24"/>
                </w:rPr>
                <m:t>T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P</m:t>
              </m:r>
            </m:sub>
            <m:sup>
              <m:r>
                <w:rPr>
                  <w:rFonts w:ascii="Cambria Math" w:hAnsi="Cambria Math" w:cstheme="majorBidi"/>
                  <w:szCs w:val="24"/>
                </w:rPr>
                <m:t>n+1</m:t>
              </m:r>
            </m:sup>
          </m:sSubSup>
        </m:oMath>
      </m:oMathPara>
    </w:p>
    <w:p w14:paraId="29137E3E" w14:textId="4F493B1D" w:rsidR="00253864" w:rsidRPr="00A43B92" w:rsidRDefault="002C09F9" w:rsidP="00253864">
      <w:pPr>
        <w:rPr>
          <w:rFonts w:eastAsiaTheme="minorEastAsia"/>
          <w:szCs w:val="24"/>
        </w:rPr>
      </w:pPr>
      <m:oMathPara>
        <m:oMath>
          <m:sSubSup>
            <m:sSubSup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SupPr>
            <m:e>
              <m:r>
                <w:rPr>
                  <w:rFonts w:ascii="Cambria Math" w:hAnsi="Cambria Math" w:cstheme="majorBidi"/>
                  <w:szCs w:val="24"/>
                </w:rPr>
                <m:t>T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E</m:t>
              </m:r>
            </m:sub>
            <m:sup>
              <m:r>
                <w:rPr>
                  <w:rFonts w:ascii="Cambria Math" w:hAnsi="Cambria Math" w:cstheme="majorBidi"/>
                  <w:szCs w:val="24"/>
                </w:rPr>
                <m:t>n+1</m:t>
              </m:r>
            </m:sup>
          </m:sSubSup>
          <m:r>
            <w:rPr>
              <w:rFonts w:ascii="Cambria Math" w:hAnsi="Cambria Math" w:cstheme="majorBidi"/>
              <w:szCs w:val="24"/>
            </w:rPr>
            <m:t>=</m:t>
          </m:r>
          <m:sSub>
            <m:sSub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Cs w:val="24"/>
                </w:rPr>
                <m:t>C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1x</m:t>
              </m:r>
            </m:sub>
          </m:sSub>
          <m:r>
            <w:rPr>
              <w:rFonts w:ascii="Cambria Math" w:hAnsi="Cambria Math" w:cstheme="majorBidi"/>
              <w:szCs w:val="24"/>
            </w:rPr>
            <m:t>+</m:t>
          </m:r>
          <m:sSub>
            <m:sSub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Cs w:val="24"/>
                </w:rPr>
                <m:t>C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2x</m:t>
              </m:r>
            </m:sub>
          </m:sSub>
          <m:sSubSup>
            <m:sSubSup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SupPr>
            <m:e>
              <m:r>
                <w:rPr>
                  <w:rFonts w:ascii="Cambria Math" w:hAnsi="Cambria Math" w:cstheme="majorBidi"/>
                  <w:szCs w:val="24"/>
                </w:rPr>
                <m:t>T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P</m:t>
              </m:r>
            </m:sub>
            <m:sup>
              <m:r>
                <w:rPr>
                  <w:rFonts w:ascii="Cambria Math" w:hAnsi="Cambria Math" w:cstheme="majorBidi"/>
                  <w:szCs w:val="24"/>
                </w:rPr>
                <m:t>n+1</m:t>
              </m:r>
            </m:sup>
          </m:sSubSup>
        </m:oMath>
      </m:oMathPara>
    </w:p>
    <w:p w14:paraId="6BDEE7BD" w14:textId="3332A135" w:rsidR="00253864" w:rsidRPr="00A43B92" w:rsidRDefault="00253864" w:rsidP="00253864">
      <w:pPr>
        <w:rPr>
          <w:rtl/>
        </w:rPr>
      </w:pPr>
      <w:r>
        <w:t xml:space="preserve">Thus with </w:t>
      </w:r>
      <w:proofErr w:type="gramStart"/>
      <w:r>
        <w:t>putting  these</w:t>
      </w:r>
      <w:proofErr w:type="gramEnd"/>
      <w:r>
        <w:t xml:space="preserve"> equations in </w:t>
      </w:r>
      <w:r>
        <w:fldChar w:fldCharType="begin"/>
      </w:r>
      <w:r>
        <w:instrText xml:space="preserve"> REF _Ref43591866 \h </w:instrText>
      </w:r>
      <w:r>
        <w:fldChar w:fldCharType="separate"/>
      </w:r>
      <w:r w:rsidR="00B617EE" w:rsidRPr="007021CA">
        <w:rPr>
          <w:rFonts w:ascii="Times New Roman" w:eastAsia="Calibri" w:hAnsi="Times New Roman" w:cs="Times New Roman"/>
          <w:bCs/>
          <w:szCs w:val="24"/>
          <w:lang w:val="en-CA"/>
        </w:rPr>
        <w:t>(</w:t>
      </w:r>
      <w:r w:rsidR="00B617EE">
        <w:rPr>
          <w:rFonts w:ascii="Times New Roman" w:eastAsia="Calibri" w:hAnsi="Times New Roman" w:cs="Times New Roman"/>
          <w:bCs/>
          <w:noProof/>
          <w:szCs w:val="24"/>
          <w:cs/>
        </w:rPr>
        <w:t>‎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.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1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)</w:t>
      </w:r>
      <w:r>
        <w:fldChar w:fldCharType="end"/>
      </w:r>
      <w:r>
        <w:t xml:space="preserve"> we have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27"/>
        <w:gridCol w:w="1133"/>
      </w:tblGrid>
      <w:tr w:rsidR="00253864" w:rsidRPr="007021CA" w14:paraId="2BDB6031" w14:textId="77777777" w:rsidTr="00071E51">
        <w:tc>
          <w:tcPr>
            <w:tcW w:w="8227" w:type="dxa"/>
          </w:tcPr>
          <w:p w14:paraId="616D27FB" w14:textId="5015170F" w:rsidR="00253864" w:rsidRPr="00B74EB9" w:rsidRDefault="002C09F9" w:rsidP="00071E51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1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W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2x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)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(2TS -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)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</m:t>
                </m:r>
              </m:oMath>
            </m:oMathPara>
          </w:p>
        </w:tc>
        <w:tc>
          <w:tcPr>
            <w:tcW w:w="1133" w:type="dxa"/>
            <w:vAlign w:val="center"/>
          </w:tcPr>
          <w:p w14:paraId="33A3BECC" w14:textId="20035613" w:rsidR="00253864" w:rsidRPr="007021CA" w:rsidRDefault="00253864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49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253864" w:rsidRPr="007021CA" w14:paraId="641F0D4A" w14:textId="77777777" w:rsidTr="00071E51">
        <w:tc>
          <w:tcPr>
            <w:tcW w:w="8227" w:type="dxa"/>
          </w:tcPr>
          <w:p w14:paraId="1A06079A" w14:textId="47C018F8" w:rsidR="00253864" w:rsidRPr="00B74EB9" w:rsidRDefault="002C09F9" w:rsidP="00071E51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1+(2</m:t>
                </m:r>
                <m:r>
                  <w:rPr>
                    <w:rFonts w:ascii="Cambria Math" w:hAnsi="Cambria Math" w:cstheme="majorBidi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2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w:rPr>
                    <w:rFonts w:ascii="Cambria Math" w:hAnsi="Cambria Math" w:cstheme="majorBidi"/>
                    <w:szCs w:val="24"/>
                  </w:rPr>
                  <m:t>3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x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+</m:t>
                </m:r>
                <m:r>
                  <w:rPr>
                    <w:rFonts w:ascii="Cambria Math" w:hAnsi="Cambria Math" w:cstheme="majorBidi"/>
                    <w:szCs w:val="24"/>
                  </w:rPr>
                  <m:t xml:space="preserve">2TS 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</m:oMath>
            </m:oMathPara>
          </w:p>
        </w:tc>
        <w:tc>
          <w:tcPr>
            <w:tcW w:w="1133" w:type="dxa"/>
            <w:vAlign w:val="center"/>
          </w:tcPr>
          <w:p w14:paraId="745E6394" w14:textId="4BB374FD" w:rsidR="00253864" w:rsidRPr="007021CA" w:rsidRDefault="00253864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50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5F193C4B" w14:textId="4861B60E" w:rsidR="004F452B" w:rsidRDefault="004F452B" w:rsidP="008C2991">
      <w:pPr>
        <w:pStyle w:val="ListParagraph"/>
        <w:numPr>
          <w:ilvl w:val="0"/>
          <w:numId w:val="43"/>
        </w:numPr>
      </w:pPr>
      <w:r>
        <w:t>North-West point (connection with 2 points)</w:t>
      </w:r>
    </w:p>
    <w:p w14:paraId="17A9C568" w14:textId="6650308A" w:rsidR="004F452B" w:rsidRPr="00233500" w:rsidRDefault="002C09F9" w:rsidP="004F452B">
      <w:pPr>
        <w:rPr>
          <w:rFonts w:eastAsiaTheme="minorEastAsia"/>
          <w:szCs w:val="24"/>
        </w:rPr>
      </w:pPr>
      <m:oMathPara>
        <m:oMath>
          <m:sSubSup>
            <m:sSubSup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SupPr>
            <m:e>
              <m:r>
                <w:rPr>
                  <w:rFonts w:ascii="Cambria Math" w:hAnsi="Cambria Math" w:cstheme="majorBidi"/>
                  <w:szCs w:val="24"/>
                </w:rPr>
                <m:t>T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W</m:t>
              </m:r>
            </m:sub>
            <m:sup>
              <m:r>
                <w:rPr>
                  <w:rFonts w:ascii="Cambria Math" w:hAnsi="Cambria Math" w:cstheme="majorBidi"/>
                  <w:szCs w:val="24"/>
                </w:rPr>
                <m:t>n+1</m:t>
              </m:r>
            </m:sup>
          </m:sSubSup>
          <m:r>
            <w:rPr>
              <w:rFonts w:ascii="Cambria Math" w:hAnsi="Cambria Math" w:cstheme="majorBidi"/>
              <w:szCs w:val="24"/>
            </w:rPr>
            <m:t>=</m:t>
          </m:r>
          <m:sSub>
            <m:sSub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Cs w:val="24"/>
                </w:rPr>
                <m:t>C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1x</m:t>
              </m:r>
            </m:sub>
          </m:sSub>
          <m:r>
            <w:rPr>
              <w:rFonts w:ascii="Cambria Math" w:hAnsi="Cambria Math" w:cstheme="majorBidi"/>
              <w:szCs w:val="24"/>
            </w:rPr>
            <m:t>+</m:t>
          </m:r>
          <m:sSub>
            <m:sSub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Cs w:val="24"/>
                </w:rPr>
                <m:t>C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2x</m:t>
              </m:r>
            </m:sub>
          </m:sSub>
          <m:sSubSup>
            <m:sSubSup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SupPr>
            <m:e>
              <m:r>
                <w:rPr>
                  <w:rFonts w:ascii="Cambria Math" w:hAnsi="Cambria Math" w:cstheme="majorBidi"/>
                  <w:szCs w:val="24"/>
                </w:rPr>
                <m:t>T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P</m:t>
              </m:r>
            </m:sub>
            <m:sup>
              <m:r>
                <w:rPr>
                  <w:rFonts w:ascii="Cambria Math" w:hAnsi="Cambria Math" w:cstheme="majorBidi"/>
                  <w:szCs w:val="24"/>
                </w:rPr>
                <m:t>n+1</m:t>
              </m:r>
            </m:sup>
          </m:sSubSup>
        </m:oMath>
      </m:oMathPara>
    </w:p>
    <w:p w14:paraId="2D631D4A" w14:textId="601D04F9" w:rsidR="00233500" w:rsidRPr="00A43B92" w:rsidRDefault="008C2991" w:rsidP="004F452B">
      <w:pPr>
        <w:rPr>
          <w:rFonts w:eastAsiaTheme="minorEastAsia"/>
          <w:szCs w:val="24"/>
        </w:rPr>
      </w:pPr>
      <m:oMathPara>
        <m:oMath>
          <m:sSubSup>
            <m:sSubSup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SupPr>
            <m:e>
              <m:r>
                <w:rPr>
                  <w:rFonts w:ascii="Cambria Math" w:hAnsi="Cambria Math" w:cstheme="majorBidi"/>
                  <w:szCs w:val="24"/>
                </w:rPr>
                <m:t>T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N</m:t>
              </m:r>
            </m:sub>
            <m:sup>
              <m:r>
                <w:rPr>
                  <w:rFonts w:ascii="Cambria Math" w:hAnsi="Cambria Math" w:cstheme="majorBidi"/>
                  <w:szCs w:val="24"/>
                </w:rPr>
                <m:t>n+1</m:t>
              </m:r>
            </m:sup>
          </m:sSubSup>
          <m:r>
            <w:rPr>
              <w:rFonts w:ascii="Cambria Math" w:hAnsi="Cambria Math" w:cstheme="majorBidi"/>
              <w:szCs w:val="24"/>
            </w:rPr>
            <m:t>=</m:t>
          </m:r>
          <m:sSub>
            <m:sSub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Cs w:val="24"/>
                </w:rPr>
                <m:t>C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1y</m:t>
              </m:r>
            </m:sub>
          </m:sSub>
          <m:r>
            <w:rPr>
              <w:rFonts w:ascii="Cambria Math" w:hAnsi="Cambria Math" w:cstheme="majorBidi"/>
              <w:szCs w:val="24"/>
            </w:rPr>
            <m:t>+</m:t>
          </m:r>
          <m:sSub>
            <m:sSub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Cs w:val="24"/>
                </w:rPr>
                <m:t>C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2y</m:t>
              </m:r>
            </m:sub>
          </m:sSub>
          <m:sSubSup>
            <m:sSubSup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SupPr>
            <m:e>
              <m:r>
                <w:rPr>
                  <w:rFonts w:ascii="Cambria Math" w:hAnsi="Cambria Math" w:cstheme="majorBidi"/>
                  <w:szCs w:val="24"/>
                </w:rPr>
                <m:t>T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P</m:t>
              </m:r>
            </m:sub>
            <m:sup>
              <m:r>
                <w:rPr>
                  <w:rFonts w:ascii="Cambria Math" w:hAnsi="Cambria Math" w:cstheme="majorBidi"/>
                  <w:szCs w:val="24"/>
                </w:rPr>
                <m:t>n+1</m:t>
              </m:r>
            </m:sup>
          </m:sSubSup>
        </m:oMath>
      </m:oMathPara>
    </w:p>
    <w:p w14:paraId="6706E63E" w14:textId="6136AA9A" w:rsidR="004F452B" w:rsidRPr="00A43B92" w:rsidRDefault="004F452B" w:rsidP="004F452B">
      <w:pPr>
        <w:rPr>
          <w:rtl/>
        </w:rPr>
      </w:pPr>
      <w:r>
        <w:t xml:space="preserve">Thus with </w:t>
      </w:r>
      <w:proofErr w:type="gramStart"/>
      <w:r>
        <w:t>putting  these</w:t>
      </w:r>
      <w:proofErr w:type="gramEnd"/>
      <w:r>
        <w:t xml:space="preserve"> equations in </w:t>
      </w:r>
      <w:r>
        <w:fldChar w:fldCharType="begin"/>
      </w:r>
      <w:r>
        <w:instrText xml:space="preserve"> REF _Ref43591866 \h </w:instrText>
      </w:r>
      <w:r>
        <w:fldChar w:fldCharType="separate"/>
      </w:r>
      <w:r w:rsidR="00B617EE" w:rsidRPr="007021CA">
        <w:rPr>
          <w:rFonts w:ascii="Times New Roman" w:eastAsia="Calibri" w:hAnsi="Times New Roman" w:cs="Times New Roman"/>
          <w:bCs/>
          <w:szCs w:val="24"/>
          <w:lang w:val="en-CA"/>
        </w:rPr>
        <w:t>(</w:t>
      </w:r>
      <w:r w:rsidR="00B617EE">
        <w:rPr>
          <w:rFonts w:ascii="Times New Roman" w:eastAsia="Calibri" w:hAnsi="Times New Roman" w:cs="Times New Roman"/>
          <w:bCs/>
          <w:noProof/>
          <w:szCs w:val="24"/>
          <w:cs/>
        </w:rPr>
        <w:t>‎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.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1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)</w:t>
      </w:r>
      <w:r>
        <w:fldChar w:fldCharType="end"/>
      </w:r>
      <w:r>
        <w:t xml:space="preserve"> we have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27"/>
        <w:gridCol w:w="1133"/>
      </w:tblGrid>
      <w:tr w:rsidR="004F452B" w:rsidRPr="007021CA" w14:paraId="3FEB2F55" w14:textId="77777777" w:rsidTr="00071E51">
        <w:tc>
          <w:tcPr>
            <w:tcW w:w="8227" w:type="dxa"/>
          </w:tcPr>
          <w:p w14:paraId="0EBBD2F6" w14:textId="4F2E41B0" w:rsidR="004F452B" w:rsidRPr="00B74EB9" w:rsidRDefault="002C09F9" w:rsidP="00071E51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1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2x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)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2y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)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</m:t>
                </m:r>
              </m:oMath>
            </m:oMathPara>
          </w:p>
        </w:tc>
        <w:tc>
          <w:tcPr>
            <w:tcW w:w="1133" w:type="dxa"/>
            <w:vAlign w:val="center"/>
          </w:tcPr>
          <w:p w14:paraId="5698D333" w14:textId="15DDCAE4" w:rsidR="004F452B" w:rsidRPr="007021CA" w:rsidRDefault="004F452B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51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4F452B" w:rsidRPr="007021CA" w14:paraId="36161168" w14:textId="77777777" w:rsidTr="00071E51">
        <w:tc>
          <w:tcPr>
            <w:tcW w:w="8227" w:type="dxa"/>
          </w:tcPr>
          <w:p w14:paraId="3C83A79F" w14:textId="3C9ADE92" w:rsidR="004F452B" w:rsidRPr="00B74EB9" w:rsidRDefault="002C09F9" w:rsidP="00E2723E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1+(2</m:t>
                </m:r>
                <m:r>
                  <w:rPr>
                    <w:rFonts w:ascii="Cambria Math" w:hAnsi="Cambria Math" w:cstheme="majorBidi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2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(2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</m:t>
                        </m:r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y</m:t>
                        </m:r>
                      </m:sub>
                    </m:sSub>
                    <m:r>
                      <w:rPr>
                        <w:rFonts w:ascii="Cambria Math" w:hAnsi="Cambria Math" w:cstheme="majorBidi"/>
                        <w:szCs w:val="24"/>
                      </w:rPr>
                      <m:t>)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x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</m:oMath>
            </m:oMathPara>
          </w:p>
        </w:tc>
        <w:tc>
          <w:tcPr>
            <w:tcW w:w="1133" w:type="dxa"/>
            <w:vAlign w:val="center"/>
          </w:tcPr>
          <w:p w14:paraId="21C24D24" w14:textId="658FC62F" w:rsidR="004F452B" w:rsidRPr="007021CA" w:rsidRDefault="004F452B" w:rsidP="00071E51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5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0C730458" w14:textId="77777777" w:rsidR="005A4FF2" w:rsidRDefault="005A4FF2" w:rsidP="004F452B">
      <w:pPr>
        <w:ind w:firstLine="720"/>
      </w:pPr>
    </w:p>
    <w:p w14:paraId="7FC90AF7" w14:textId="0647B8A6" w:rsidR="00C9778D" w:rsidRDefault="00C9778D" w:rsidP="00C9778D">
      <w:pPr>
        <w:pStyle w:val="ListParagraph"/>
        <w:numPr>
          <w:ilvl w:val="0"/>
          <w:numId w:val="43"/>
        </w:numPr>
      </w:pPr>
      <w:r>
        <w:t>North-</w:t>
      </w:r>
      <w:r>
        <w:t>East</w:t>
      </w:r>
      <w:r>
        <w:t xml:space="preserve"> point (connection with 2 points)</w:t>
      </w:r>
    </w:p>
    <w:p w14:paraId="5EB69D18" w14:textId="36FB301C" w:rsidR="00C9778D" w:rsidRPr="00233500" w:rsidRDefault="00C9778D" w:rsidP="00C9778D">
      <w:pPr>
        <w:rPr>
          <w:rFonts w:eastAsiaTheme="minorEastAsia"/>
          <w:szCs w:val="24"/>
        </w:rPr>
      </w:pPr>
      <m:oMathPara>
        <m:oMath>
          <m:sSubSup>
            <m:sSubSup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SupPr>
            <m:e>
              <m:r>
                <w:rPr>
                  <w:rFonts w:ascii="Cambria Math" w:hAnsi="Cambria Math" w:cstheme="majorBidi"/>
                  <w:szCs w:val="24"/>
                </w:rPr>
                <m:t>T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E</m:t>
              </m:r>
            </m:sub>
            <m:sup>
              <m:r>
                <w:rPr>
                  <w:rFonts w:ascii="Cambria Math" w:hAnsi="Cambria Math" w:cstheme="majorBidi"/>
                  <w:szCs w:val="24"/>
                </w:rPr>
                <m:t>n+1</m:t>
              </m:r>
            </m:sup>
          </m:sSubSup>
          <m:r>
            <w:rPr>
              <w:rFonts w:ascii="Cambria Math" w:hAnsi="Cambria Math" w:cstheme="majorBidi"/>
              <w:szCs w:val="24"/>
            </w:rPr>
            <m:t>=</m:t>
          </m:r>
          <m:sSub>
            <m:sSub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Cs w:val="24"/>
                </w:rPr>
                <m:t>C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1x</m:t>
              </m:r>
            </m:sub>
          </m:sSub>
          <m:r>
            <w:rPr>
              <w:rFonts w:ascii="Cambria Math" w:hAnsi="Cambria Math" w:cstheme="majorBidi"/>
              <w:szCs w:val="24"/>
            </w:rPr>
            <m:t>+</m:t>
          </m:r>
          <m:sSub>
            <m:sSub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Cs w:val="24"/>
                </w:rPr>
                <m:t>C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2x</m:t>
              </m:r>
            </m:sub>
          </m:sSub>
          <m:sSubSup>
            <m:sSubSup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SupPr>
            <m:e>
              <m:r>
                <w:rPr>
                  <w:rFonts w:ascii="Cambria Math" w:hAnsi="Cambria Math" w:cstheme="majorBidi"/>
                  <w:szCs w:val="24"/>
                </w:rPr>
                <m:t>T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P</m:t>
              </m:r>
            </m:sub>
            <m:sup>
              <m:r>
                <w:rPr>
                  <w:rFonts w:ascii="Cambria Math" w:hAnsi="Cambria Math" w:cstheme="majorBidi"/>
                  <w:szCs w:val="24"/>
                </w:rPr>
                <m:t>n+1</m:t>
              </m:r>
            </m:sup>
          </m:sSubSup>
        </m:oMath>
      </m:oMathPara>
    </w:p>
    <w:p w14:paraId="1EB579C3" w14:textId="77777777" w:rsidR="00C9778D" w:rsidRPr="00A43B92" w:rsidRDefault="00C9778D" w:rsidP="00C9778D">
      <w:pPr>
        <w:rPr>
          <w:rFonts w:eastAsiaTheme="minorEastAsia"/>
          <w:szCs w:val="24"/>
        </w:rPr>
      </w:pPr>
      <m:oMathPara>
        <m:oMath>
          <m:sSubSup>
            <m:sSubSup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SupPr>
            <m:e>
              <m:r>
                <w:rPr>
                  <w:rFonts w:ascii="Cambria Math" w:hAnsi="Cambria Math" w:cstheme="majorBidi"/>
                  <w:szCs w:val="24"/>
                </w:rPr>
                <m:t>T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N</m:t>
              </m:r>
            </m:sub>
            <m:sup>
              <m:r>
                <w:rPr>
                  <w:rFonts w:ascii="Cambria Math" w:hAnsi="Cambria Math" w:cstheme="majorBidi"/>
                  <w:szCs w:val="24"/>
                </w:rPr>
                <m:t>n+1</m:t>
              </m:r>
            </m:sup>
          </m:sSubSup>
          <m:r>
            <w:rPr>
              <w:rFonts w:ascii="Cambria Math" w:hAnsi="Cambria Math" w:cstheme="majorBidi"/>
              <w:szCs w:val="24"/>
            </w:rPr>
            <m:t>=</m:t>
          </m:r>
          <m:sSub>
            <m:sSub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Cs w:val="24"/>
                </w:rPr>
                <m:t>C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1y</m:t>
              </m:r>
            </m:sub>
          </m:sSub>
          <m:r>
            <w:rPr>
              <w:rFonts w:ascii="Cambria Math" w:hAnsi="Cambria Math" w:cstheme="majorBidi"/>
              <w:szCs w:val="24"/>
            </w:rPr>
            <m:t>+</m:t>
          </m:r>
          <m:sSub>
            <m:sSub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theme="majorBidi"/>
                  <w:szCs w:val="24"/>
                </w:rPr>
                <m:t>C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2y</m:t>
              </m:r>
            </m:sub>
          </m:sSub>
          <m:sSubSup>
            <m:sSubSupPr>
              <m:ctrlPr>
                <w:rPr>
                  <w:rFonts w:ascii="Cambria Math" w:hAnsi="Cambria Math" w:cstheme="majorBidi"/>
                  <w:i/>
                  <w:szCs w:val="24"/>
                </w:rPr>
              </m:ctrlPr>
            </m:sSubSupPr>
            <m:e>
              <m:r>
                <w:rPr>
                  <w:rFonts w:ascii="Cambria Math" w:hAnsi="Cambria Math" w:cstheme="majorBidi"/>
                  <w:szCs w:val="24"/>
                </w:rPr>
                <m:t>T</m:t>
              </m:r>
            </m:e>
            <m:sub>
              <m:r>
                <w:rPr>
                  <w:rFonts w:ascii="Cambria Math" w:hAnsi="Cambria Math" w:cstheme="majorBidi"/>
                  <w:szCs w:val="24"/>
                </w:rPr>
                <m:t>P</m:t>
              </m:r>
            </m:sub>
            <m:sup>
              <m:r>
                <w:rPr>
                  <w:rFonts w:ascii="Cambria Math" w:hAnsi="Cambria Math" w:cstheme="majorBidi"/>
                  <w:szCs w:val="24"/>
                </w:rPr>
                <m:t>n+1</m:t>
              </m:r>
            </m:sup>
          </m:sSubSup>
        </m:oMath>
      </m:oMathPara>
    </w:p>
    <w:p w14:paraId="330CF1BA" w14:textId="033CC946" w:rsidR="00C9778D" w:rsidRPr="00A43B92" w:rsidRDefault="00C9778D" w:rsidP="00C9778D">
      <w:pPr>
        <w:rPr>
          <w:rtl/>
        </w:rPr>
      </w:pPr>
      <w:r>
        <w:t xml:space="preserve">Thus with </w:t>
      </w:r>
      <w:proofErr w:type="gramStart"/>
      <w:r>
        <w:t>putting  these</w:t>
      </w:r>
      <w:proofErr w:type="gramEnd"/>
      <w:r>
        <w:t xml:space="preserve"> equations in </w:t>
      </w:r>
      <w:r>
        <w:fldChar w:fldCharType="begin"/>
      </w:r>
      <w:r>
        <w:instrText xml:space="preserve"> REF _Ref43591866 \h </w:instrText>
      </w:r>
      <w:r>
        <w:fldChar w:fldCharType="separate"/>
      </w:r>
      <w:r w:rsidR="00B617EE" w:rsidRPr="007021CA">
        <w:rPr>
          <w:rFonts w:ascii="Times New Roman" w:eastAsia="Calibri" w:hAnsi="Times New Roman" w:cs="Times New Roman"/>
          <w:bCs/>
          <w:szCs w:val="24"/>
          <w:lang w:val="en-CA"/>
        </w:rPr>
        <w:t>(</w:t>
      </w:r>
      <w:r w:rsidR="00B617EE">
        <w:rPr>
          <w:rFonts w:ascii="Times New Roman" w:eastAsia="Calibri" w:hAnsi="Times New Roman" w:cs="Times New Roman"/>
          <w:bCs/>
          <w:noProof/>
          <w:szCs w:val="24"/>
          <w:cs/>
        </w:rPr>
        <w:t>‎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.</w:t>
      </w:r>
      <w:r w:rsidR="00B617EE">
        <w:rPr>
          <w:rFonts w:ascii="Times New Roman" w:eastAsia="Calibri" w:hAnsi="Times New Roman" w:cs="Times New Roman"/>
          <w:bCs/>
          <w:noProof/>
          <w:szCs w:val="24"/>
        </w:rPr>
        <w:t>12</w:t>
      </w:r>
      <w:r w:rsidR="00B617EE" w:rsidRPr="007021CA">
        <w:rPr>
          <w:rFonts w:ascii="Times New Roman" w:eastAsia="Calibri" w:hAnsi="Times New Roman" w:cs="Times New Roman"/>
          <w:bCs/>
          <w:szCs w:val="24"/>
        </w:rPr>
        <w:t>)</w:t>
      </w:r>
      <w:r>
        <w:fldChar w:fldCharType="end"/>
      </w:r>
      <w:r>
        <w:t xml:space="preserve"> we have:</w:t>
      </w: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27"/>
        <w:gridCol w:w="1133"/>
      </w:tblGrid>
      <w:tr w:rsidR="00C9778D" w:rsidRPr="007021CA" w14:paraId="39808697" w14:textId="77777777" w:rsidTr="0056475C">
        <w:tc>
          <w:tcPr>
            <w:tcW w:w="8227" w:type="dxa"/>
          </w:tcPr>
          <w:p w14:paraId="12A235C7" w14:textId="2A0C1EC0" w:rsidR="00C9778D" w:rsidRPr="00B74EB9" w:rsidRDefault="00C9778D" w:rsidP="0056475C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1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2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W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2x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)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2y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)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</m:t>
                </m:r>
              </m:oMath>
            </m:oMathPara>
          </w:p>
        </w:tc>
        <w:tc>
          <w:tcPr>
            <w:tcW w:w="1133" w:type="dxa"/>
            <w:vAlign w:val="center"/>
          </w:tcPr>
          <w:p w14:paraId="73F5D886" w14:textId="0D7CF34F" w:rsidR="00C9778D" w:rsidRPr="007021CA" w:rsidRDefault="00C9778D" w:rsidP="0056475C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53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C9778D" w:rsidRPr="007021CA" w14:paraId="7342A4DF" w14:textId="77777777" w:rsidTr="0056475C">
        <w:tc>
          <w:tcPr>
            <w:tcW w:w="8227" w:type="dxa"/>
          </w:tcPr>
          <w:p w14:paraId="12B816B7" w14:textId="7CDF3689" w:rsidR="00C9778D" w:rsidRPr="00B74EB9" w:rsidRDefault="00C9778D" w:rsidP="0056475C">
            <w:pPr>
              <w:rPr>
                <w:rFonts w:cstheme="majorBidi"/>
                <w:i/>
                <w:szCs w:val="24"/>
                <w:lang w:val="en-CA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1+(2</m:t>
                </m:r>
                <m:r>
                  <w:rPr>
                    <w:rFonts w:ascii="Cambria Math" w:hAnsi="Cambria Math" w:cstheme="majorBidi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2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(2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2y</m:t>
                        </m:r>
                      </m:sub>
                    </m:sSub>
                    <m:r>
                      <w:rPr>
                        <w:rFonts w:ascii="Cambria Math" w:hAnsi="Cambria Math" w:cstheme="majorBidi"/>
                        <w:szCs w:val="24"/>
                      </w:rPr>
                      <m:t>)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W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+1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)=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P</m:t>
                    </m:r>
                  </m:sub>
                  <m:sup>
                    <m:r>
                      <w:rPr>
                        <w:rFonts w:ascii="Cambria Math" w:hAnsi="Cambria Math" w:cstheme="majorBidi"/>
                        <w:szCs w:val="24"/>
                      </w:rPr>
                      <m:t>n</m:t>
                    </m:r>
                  </m:sup>
                </m:sSubSup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Cs w:val="24"/>
                  </w:rPr>
                  <m:t>∆t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  <w:lang w:val="en-CA"/>
                          </w:rPr>
                          <m:t>side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p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  <w:lang w:val="en-CA"/>
                      </w:rPr>
                      <m:t>∞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  <w:lang w:val="en-CA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x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x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1y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y</m:t>
                    </m:r>
                  </m:sub>
                </m:sSub>
              </m:oMath>
            </m:oMathPara>
          </w:p>
        </w:tc>
        <w:tc>
          <w:tcPr>
            <w:tcW w:w="1133" w:type="dxa"/>
            <w:vAlign w:val="center"/>
          </w:tcPr>
          <w:p w14:paraId="3B4C2560" w14:textId="1D6344A2" w:rsidR="00C9778D" w:rsidRPr="007021CA" w:rsidRDefault="00C9778D" w:rsidP="0056475C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 w:rsidR="00B617EE"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54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5EBBE669" w14:textId="77777777" w:rsidR="00C9778D" w:rsidRDefault="00C9778D" w:rsidP="00C9778D">
      <w:pPr>
        <w:ind w:firstLine="720"/>
      </w:pPr>
    </w:p>
    <w:p w14:paraId="546D52E4" w14:textId="7FD30FFC" w:rsidR="004F452B" w:rsidRPr="004F452B" w:rsidRDefault="004F452B" w:rsidP="004F452B">
      <w:pPr>
        <w:tabs>
          <w:tab w:val="left" w:pos="693"/>
        </w:tabs>
        <w:rPr>
          <w:rtl/>
        </w:rPr>
        <w:sectPr w:rsidR="004F452B" w:rsidRPr="004F452B" w:rsidSect="00FF47CB">
          <w:headerReference w:type="default" r:id="rId12"/>
          <w:footerReference w:type="default" r:id="rId13"/>
          <w:pgSz w:w="12240" w:h="15840"/>
          <w:pgMar w:top="1440" w:right="1440" w:bottom="1440" w:left="1440" w:header="720" w:footer="720" w:gutter="0"/>
          <w:pgNumType w:start="1"/>
          <w:cols w:space="720"/>
          <w:docGrid w:linePitch="360"/>
        </w:sectPr>
      </w:pPr>
    </w:p>
    <w:p w14:paraId="1B95DF85" w14:textId="3A4E1D5A" w:rsidR="003F7E39" w:rsidRPr="007021CA" w:rsidRDefault="007D22BC" w:rsidP="006D594D">
      <w:pPr>
        <w:pStyle w:val="Heading1"/>
        <w:spacing w:line="360" w:lineRule="auto"/>
        <w:rPr>
          <w:rFonts w:eastAsia="Calibri"/>
        </w:rPr>
      </w:pPr>
      <w:bookmarkStart w:id="7" w:name="_Toc43641027"/>
      <w:r w:rsidRPr="007021CA">
        <w:rPr>
          <w:rFonts w:eastAsia="Calibri"/>
        </w:rPr>
        <w:lastRenderedPageBreak/>
        <w:t>References</w:t>
      </w:r>
      <w:bookmarkEnd w:id="7"/>
    </w:p>
    <w:p w14:paraId="0F779B48" w14:textId="4F2FBD6C" w:rsidR="008336CA" w:rsidRPr="008336CA" w:rsidRDefault="007D22BC" w:rsidP="008336CA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</w:rPr>
      </w:pPr>
      <w:r w:rsidRPr="007021CA">
        <w:fldChar w:fldCharType="begin" w:fldLock="1"/>
      </w:r>
      <w:r w:rsidRPr="007021CA">
        <w:instrText xml:space="preserve">ADDIN Mendeley Bibliography CSL_BIBLIOGRAPHY </w:instrText>
      </w:r>
      <w:r w:rsidRPr="007021CA">
        <w:fldChar w:fldCharType="separate"/>
      </w:r>
      <w:r w:rsidR="008336CA" w:rsidRPr="008336CA">
        <w:rPr>
          <w:rFonts w:ascii="Times New Roman" w:hAnsi="Times New Roman" w:cs="Times New Roman"/>
          <w:noProof/>
          <w:szCs w:val="24"/>
        </w:rPr>
        <w:t>Use the "Insert Citation" button to add citations to this document.</w:t>
      </w:r>
    </w:p>
    <w:p w14:paraId="61C8DB43" w14:textId="1F3C0C48" w:rsidR="007D22BC" w:rsidRPr="007021CA" w:rsidRDefault="007D22BC" w:rsidP="006D594D">
      <w:pPr>
        <w:spacing w:line="360" w:lineRule="auto"/>
      </w:pPr>
      <w:r w:rsidRPr="007021CA">
        <w:fldChar w:fldCharType="end"/>
      </w:r>
    </w:p>
    <w:sectPr w:rsidR="007D22BC" w:rsidRPr="007021CA">
      <w:headerReference w:type="default" r:id="rId1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98C29CC" w14:textId="77777777" w:rsidR="002C09F9" w:rsidRDefault="002C09F9" w:rsidP="001A062C">
      <w:pPr>
        <w:spacing w:after="0"/>
      </w:pPr>
      <w:r>
        <w:separator/>
      </w:r>
    </w:p>
    <w:p w14:paraId="512C4AA7" w14:textId="77777777" w:rsidR="002C09F9" w:rsidRDefault="002C09F9"/>
  </w:endnote>
  <w:endnote w:type="continuationSeparator" w:id="0">
    <w:p w14:paraId="3E95C3DA" w14:textId="77777777" w:rsidR="002C09F9" w:rsidRDefault="002C09F9" w:rsidP="001A062C">
      <w:pPr>
        <w:spacing w:after="0"/>
      </w:pPr>
      <w:r>
        <w:continuationSeparator/>
      </w:r>
    </w:p>
    <w:p w14:paraId="12875751" w14:textId="77777777" w:rsidR="002C09F9" w:rsidRDefault="002C09F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LTStd-Roman">
    <w:altName w:val="Times New Roman"/>
    <w:panose1 w:val="00000000000000000000"/>
    <w:charset w:val="00"/>
    <w:family w:val="roman"/>
    <w:notTrueType/>
    <w:pitch w:val="default"/>
  </w:font>
  <w:font w:name="MT-Extra">
    <w:altName w:val="Cambria"/>
    <w:panose1 w:val="00000000000000000000"/>
    <w:charset w:val="00"/>
    <w:family w:val="roman"/>
    <w:notTrueType/>
    <w:pitch w:val="default"/>
  </w:font>
  <w:font w:name="TimesLTStd-Italic">
    <w:altName w:val="Times New Roman"/>
    <w:panose1 w:val="00000000000000000000"/>
    <w:charset w:val="00"/>
    <w:family w:val="roman"/>
    <w:notTrueType/>
    <w:pitch w:val="default"/>
  </w:font>
  <w:font w:name="SymbolMT">
    <w:altName w:val="Cambria"/>
    <w:panose1 w:val="00000000000000000000"/>
    <w:charset w:val="00"/>
    <w:family w:val="roman"/>
    <w:notTrueType/>
    <w:pitch w:val="default"/>
  </w:font>
  <w:font w:name="AdvTT5235d5a9+20">
    <w:altName w:val="Cambria"/>
    <w:panose1 w:val="00000000000000000000"/>
    <w:charset w:val="00"/>
    <w:family w:val="roman"/>
    <w:notTrueType/>
    <w:pitch w:val="default"/>
  </w:font>
  <w:font w:name="AdvTT94c8263f.I+03">
    <w:altName w:val="Cambria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5787594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8852CB3" w14:textId="45D4E9E9" w:rsidR="00C074D6" w:rsidRDefault="00C074D6" w:rsidP="00FF47CB">
        <w:pPr>
          <w:pStyle w:val="Footer"/>
          <w:tabs>
            <w:tab w:val="left" w:pos="4425"/>
          </w:tabs>
          <w:jc w:val="left"/>
        </w:pPr>
        <w: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9</w:t>
        </w:r>
        <w:r>
          <w:rPr>
            <w:noProof/>
          </w:rPr>
          <w:fldChar w:fldCharType="end"/>
        </w:r>
      </w:p>
    </w:sdtContent>
  </w:sdt>
  <w:p w14:paraId="48108414" w14:textId="77777777" w:rsidR="00C074D6" w:rsidRDefault="00C074D6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9A47C04" w14:textId="77777777" w:rsidR="002C09F9" w:rsidRDefault="002C09F9" w:rsidP="001A062C">
      <w:pPr>
        <w:spacing w:after="0"/>
      </w:pPr>
      <w:r>
        <w:separator/>
      </w:r>
    </w:p>
    <w:p w14:paraId="76366657" w14:textId="77777777" w:rsidR="002C09F9" w:rsidRDefault="002C09F9"/>
  </w:footnote>
  <w:footnote w:type="continuationSeparator" w:id="0">
    <w:p w14:paraId="60F6203E" w14:textId="77777777" w:rsidR="002C09F9" w:rsidRDefault="002C09F9" w:rsidP="001A062C">
      <w:pPr>
        <w:spacing w:after="0"/>
      </w:pPr>
      <w:r>
        <w:continuationSeparator/>
      </w:r>
    </w:p>
    <w:p w14:paraId="5D3FDC6A" w14:textId="77777777" w:rsidR="002C09F9" w:rsidRDefault="002C09F9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2CD0837" w14:textId="4262E058" w:rsidR="008A0D88" w:rsidRDefault="008A0D88" w:rsidP="006D6007">
    <w:pPr>
      <w:pStyle w:val="Header"/>
      <w:jc w:val="left"/>
    </w:pPr>
    <w:r>
      <w:rPr>
        <w:noProof/>
      </w:rPr>
      <w:drawing>
        <wp:inline distT="0" distB="0" distL="0" distR="0" wp14:anchorId="66457079" wp14:editId="6E71930A">
          <wp:extent cx="1478361" cy="714375"/>
          <wp:effectExtent l="0" t="0" r="7620" b="0"/>
          <wp:docPr id="2" name="Picture 2" descr="A picture containing drawing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Ryerson-rgb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499569" cy="724623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A216E2" w14:textId="040FA966" w:rsidR="00D135AF" w:rsidRPr="009B43FF" w:rsidRDefault="009B43FF" w:rsidP="006A1AD4">
    <w:pPr>
      <w:pStyle w:val="Header"/>
      <w:rPr>
        <w:lang w:val="en-CA"/>
      </w:rPr>
    </w:pPr>
    <w:r>
      <w:rPr>
        <w:lang w:val="en-CA"/>
      </w:rPr>
      <w:t xml:space="preserve">Problem set </w:t>
    </w:r>
    <w:r w:rsidR="00F3646F">
      <w:rPr>
        <w:lang w:val="en-CA"/>
      </w:rPr>
      <w:t>3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A0B765" w14:textId="77777777" w:rsidR="00FE3031" w:rsidRPr="00CA602C" w:rsidRDefault="00FE3031" w:rsidP="006A1AD4">
    <w:pPr>
      <w:pStyle w:val="Header"/>
      <w:rPr>
        <w:lang w:val="en-CA"/>
      </w:rPr>
    </w:pPr>
    <w:r>
      <w:t>List of Contents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24AA08D" w14:textId="77777777" w:rsidR="00C074D6" w:rsidRPr="006A1AD4" w:rsidRDefault="00C074D6" w:rsidP="006A1AD4">
    <w:pPr>
      <w:pStyle w:val="Header"/>
    </w:pPr>
    <w:r>
      <w:t>List of Figures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16BB70" w14:textId="332BCA41" w:rsidR="00C074D6" w:rsidRPr="00093769" w:rsidRDefault="00093769" w:rsidP="003223AB">
    <w:pPr>
      <w:jc w:val="left"/>
      <w:rPr>
        <w:lang w:val="en-CA"/>
      </w:rPr>
    </w:pPr>
    <w:r>
      <w:rPr>
        <w:lang w:val="en-CA"/>
      </w:rPr>
      <w:t>Solution</w: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E4106A" w14:textId="315370ED" w:rsidR="00C074D6" w:rsidRDefault="00C074D6" w:rsidP="003223AB">
    <w:pPr>
      <w:jc w:val="left"/>
    </w:pPr>
    <w:r>
      <w:t>References</w:t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8D6B3C"/>
    <w:multiLevelType w:val="hybridMultilevel"/>
    <w:tmpl w:val="418AD83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A61A83"/>
    <w:multiLevelType w:val="hybridMultilevel"/>
    <w:tmpl w:val="36DE4C5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99C60A6"/>
    <w:multiLevelType w:val="hybridMultilevel"/>
    <w:tmpl w:val="36DE4C5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E713A4E"/>
    <w:multiLevelType w:val="hybridMultilevel"/>
    <w:tmpl w:val="0D388F6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4251563"/>
    <w:multiLevelType w:val="hybridMultilevel"/>
    <w:tmpl w:val="36DE4C5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654385B"/>
    <w:multiLevelType w:val="hybridMultilevel"/>
    <w:tmpl w:val="962E0182"/>
    <w:lvl w:ilvl="0" w:tplc="0A4A0A58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8DA23D4"/>
    <w:multiLevelType w:val="hybridMultilevel"/>
    <w:tmpl w:val="26EEDF4E"/>
    <w:lvl w:ilvl="0" w:tplc="1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9965460"/>
    <w:multiLevelType w:val="hybridMultilevel"/>
    <w:tmpl w:val="47E0F20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A607A4F"/>
    <w:multiLevelType w:val="hybridMultilevel"/>
    <w:tmpl w:val="E7CE7312"/>
    <w:lvl w:ilvl="0" w:tplc="081212DE">
      <w:start w:val="1"/>
      <w:numFmt w:val="decimal"/>
      <w:pStyle w:val="Table"/>
      <w:lvlText w:val="Table 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E4271CE"/>
    <w:multiLevelType w:val="hybridMultilevel"/>
    <w:tmpl w:val="5636CF0A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149361F"/>
    <w:multiLevelType w:val="hybridMultilevel"/>
    <w:tmpl w:val="0214301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7EB12D2"/>
    <w:multiLevelType w:val="multilevel"/>
    <w:tmpl w:val="10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" w15:restartNumberingAfterBreak="0">
    <w:nsid w:val="2EDA1B3E"/>
    <w:multiLevelType w:val="hybridMultilevel"/>
    <w:tmpl w:val="B37E787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1FE1FFF"/>
    <w:multiLevelType w:val="hybridMultilevel"/>
    <w:tmpl w:val="53903008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8531789"/>
    <w:multiLevelType w:val="hybridMultilevel"/>
    <w:tmpl w:val="2486A4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8F968EF"/>
    <w:multiLevelType w:val="hybridMultilevel"/>
    <w:tmpl w:val="409C208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9E533E7"/>
    <w:multiLevelType w:val="hybridMultilevel"/>
    <w:tmpl w:val="36DE4C5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F2706ED"/>
    <w:multiLevelType w:val="hybridMultilevel"/>
    <w:tmpl w:val="E95AE97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1081182"/>
    <w:multiLevelType w:val="multilevel"/>
    <w:tmpl w:val="CE2C2114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860" w:hanging="576"/>
      </w:pPr>
    </w:lvl>
    <w:lvl w:ilvl="2">
      <w:start w:val="1"/>
      <w:numFmt w:val="decimal"/>
      <w:pStyle w:val="Heading3"/>
      <w:lvlText w:val="%1.%2.%3"/>
      <w:lvlJc w:val="left"/>
      <w:pPr>
        <w:ind w:left="2138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2285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9" w15:restartNumberingAfterBreak="0">
    <w:nsid w:val="42C77DE2"/>
    <w:multiLevelType w:val="hybridMultilevel"/>
    <w:tmpl w:val="75907F2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3072D8A"/>
    <w:multiLevelType w:val="hybridMultilevel"/>
    <w:tmpl w:val="A26699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57277C7"/>
    <w:multiLevelType w:val="hybridMultilevel"/>
    <w:tmpl w:val="10F614DA"/>
    <w:lvl w:ilvl="0" w:tplc="1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8BA4140"/>
    <w:multiLevelType w:val="hybridMultilevel"/>
    <w:tmpl w:val="D24657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A501DF5"/>
    <w:multiLevelType w:val="hybridMultilevel"/>
    <w:tmpl w:val="F06AB77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5A57087"/>
    <w:multiLevelType w:val="hybridMultilevel"/>
    <w:tmpl w:val="FE4AF79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779039D"/>
    <w:multiLevelType w:val="hybridMultilevel"/>
    <w:tmpl w:val="97D8A8B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AA8247C"/>
    <w:multiLevelType w:val="hybridMultilevel"/>
    <w:tmpl w:val="550E8668"/>
    <w:lvl w:ilvl="0" w:tplc="3C6A2D46">
      <w:start w:val="1"/>
      <w:numFmt w:val="decimal"/>
      <w:pStyle w:val="Equationnumber"/>
      <w:lvlText w:val="(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B504EC2"/>
    <w:multiLevelType w:val="hybridMultilevel"/>
    <w:tmpl w:val="9EA6E7FA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FCE1C6B"/>
    <w:multiLevelType w:val="hybridMultilevel"/>
    <w:tmpl w:val="B288B15E"/>
    <w:lvl w:ilvl="0" w:tplc="171E21AE">
      <w:start w:val="1"/>
      <w:numFmt w:val="bullet"/>
      <w:lvlText w:val="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72C68098" w:tentative="1">
      <w:start w:val="1"/>
      <w:numFmt w:val="bullet"/>
      <w:lvlText w:val="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E9F28C28" w:tentative="1">
      <w:start w:val="1"/>
      <w:numFmt w:val="bullet"/>
      <w:lvlText w:val="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3E212E4" w:tentative="1">
      <w:start w:val="1"/>
      <w:numFmt w:val="bullet"/>
      <w:lvlText w:val="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324EF70" w:tentative="1">
      <w:start w:val="1"/>
      <w:numFmt w:val="bullet"/>
      <w:lvlText w:val="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81E64A0" w:tentative="1">
      <w:start w:val="1"/>
      <w:numFmt w:val="bullet"/>
      <w:lvlText w:val="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25CB19E" w:tentative="1">
      <w:start w:val="1"/>
      <w:numFmt w:val="bullet"/>
      <w:lvlText w:val="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AAEFDB2" w:tentative="1">
      <w:start w:val="1"/>
      <w:numFmt w:val="bullet"/>
      <w:lvlText w:val="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7C28D3A" w:tentative="1">
      <w:start w:val="1"/>
      <w:numFmt w:val="bullet"/>
      <w:lvlText w:val="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1A960F8"/>
    <w:multiLevelType w:val="hybridMultilevel"/>
    <w:tmpl w:val="4EC8DB6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2E07DEC"/>
    <w:multiLevelType w:val="hybridMultilevel"/>
    <w:tmpl w:val="23CCD5E8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4EC000A"/>
    <w:multiLevelType w:val="hybridMultilevel"/>
    <w:tmpl w:val="E0DAB22C"/>
    <w:lvl w:ilvl="0" w:tplc="B2CA9C34">
      <w:start w:val="1"/>
      <w:numFmt w:val="upperLetter"/>
      <w:lvlText w:val="%1."/>
      <w:lvlJc w:val="left"/>
      <w:pPr>
        <w:ind w:left="720" w:hanging="360"/>
      </w:pPr>
      <w:rPr>
        <w:rFonts w:eastAsiaTheme="minorHAnsi"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0CB6317"/>
    <w:multiLevelType w:val="hybridMultilevel"/>
    <w:tmpl w:val="6FA47BB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79F59E9"/>
    <w:multiLevelType w:val="hybridMultilevel"/>
    <w:tmpl w:val="1298C77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C0D4259"/>
    <w:multiLevelType w:val="hybridMultilevel"/>
    <w:tmpl w:val="2BBC344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CD96240"/>
    <w:multiLevelType w:val="hybridMultilevel"/>
    <w:tmpl w:val="EB0253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F967D8C"/>
    <w:multiLevelType w:val="hybridMultilevel"/>
    <w:tmpl w:val="CF4409CC"/>
    <w:lvl w:ilvl="0" w:tplc="FDAAFBB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  <w:sz w:val="24"/>
        <w:szCs w:val="24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FB2166F"/>
    <w:multiLevelType w:val="hybridMultilevel"/>
    <w:tmpl w:val="76D2BEC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FFE7D4C"/>
    <w:multiLevelType w:val="hybridMultilevel"/>
    <w:tmpl w:val="1AC2F9A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8"/>
  </w:num>
  <w:num w:numId="2">
    <w:abstractNumId w:val="8"/>
  </w:num>
  <w:num w:numId="3">
    <w:abstractNumId w:val="9"/>
  </w:num>
  <w:num w:numId="4">
    <w:abstractNumId w:val="35"/>
  </w:num>
  <w:num w:numId="5">
    <w:abstractNumId w:val="17"/>
  </w:num>
  <w:num w:numId="6">
    <w:abstractNumId w:val="26"/>
  </w:num>
  <w:num w:numId="7">
    <w:abstractNumId w:val="26"/>
    <w:lvlOverride w:ilvl="0">
      <w:startOverride w:val="1"/>
    </w:lvlOverride>
  </w:num>
  <w:num w:numId="8">
    <w:abstractNumId w:val="26"/>
    <w:lvlOverride w:ilvl="0">
      <w:startOverride w:val="1"/>
    </w:lvlOverride>
  </w:num>
  <w:num w:numId="9">
    <w:abstractNumId w:val="20"/>
  </w:num>
  <w:num w:numId="10">
    <w:abstractNumId w:val="22"/>
  </w:num>
  <w:num w:numId="11">
    <w:abstractNumId w:val="24"/>
  </w:num>
  <w:num w:numId="12">
    <w:abstractNumId w:val="12"/>
  </w:num>
  <w:num w:numId="13">
    <w:abstractNumId w:val="15"/>
  </w:num>
  <w:num w:numId="14">
    <w:abstractNumId w:val="25"/>
  </w:num>
  <w:num w:numId="15">
    <w:abstractNumId w:val="33"/>
  </w:num>
  <w:num w:numId="16">
    <w:abstractNumId w:val="14"/>
  </w:num>
  <w:num w:numId="17">
    <w:abstractNumId w:val="23"/>
  </w:num>
  <w:num w:numId="18">
    <w:abstractNumId w:val="38"/>
  </w:num>
  <w:num w:numId="19">
    <w:abstractNumId w:val="3"/>
  </w:num>
  <w:num w:numId="20">
    <w:abstractNumId w:val="32"/>
  </w:num>
  <w:num w:numId="21">
    <w:abstractNumId w:val="37"/>
  </w:num>
  <w:num w:numId="22">
    <w:abstractNumId w:val="10"/>
  </w:num>
  <w:num w:numId="23">
    <w:abstractNumId w:val="11"/>
  </w:num>
  <w:num w:numId="24">
    <w:abstractNumId w:val="5"/>
  </w:num>
  <w:num w:numId="25">
    <w:abstractNumId w:val="28"/>
  </w:num>
  <w:num w:numId="26">
    <w:abstractNumId w:val="0"/>
  </w:num>
  <w:num w:numId="27">
    <w:abstractNumId w:val="34"/>
  </w:num>
  <w:num w:numId="28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31"/>
  </w:num>
  <w:num w:numId="32">
    <w:abstractNumId w:val="18"/>
  </w:num>
  <w:num w:numId="33">
    <w:abstractNumId w:val="6"/>
  </w:num>
  <w:num w:numId="34">
    <w:abstractNumId w:val="21"/>
  </w:num>
  <w:num w:numId="35">
    <w:abstractNumId w:val="30"/>
  </w:num>
  <w:num w:numId="36">
    <w:abstractNumId w:val="18"/>
  </w:num>
  <w:num w:numId="37">
    <w:abstractNumId w:val="7"/>
  </w:num>
  <w:num w:numId="38">
    <w:abstractNumId w:val="36"/>
  </w:num>
  <w:num w:numId="39">
    <w:abstractNumId w:val="27"/>
  </w:num>
  <w:num w:numId="40">
    <w:abstractNumId w:val="29"/>
  </w:num>
  <w:num w:numId="41">
    <w:abstractNumId w:val="19"/>
  </w:num>
  <w:num w:numId="42">
    <w:abstractNumId w:val="13"/>
  </w:num>
  <w:num w:numId="43">
    <w:abstractNumId w:val="2"/>
  </w:num>
  <w:num w:numId="44">
    <w:abstractNumId w:val="4"/>
  </w:num>
  <w:num w:numId="45">
    <w:abstractNumId w:val="1"/>
  </w:num>
  <w:num w:numId="46">
    <w:abstractNumId w:val="16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hideSpellingErrors/>
  <w:hideGrammaticalErrors/>
  <w:activeWritingStyle w:appName="MSWord" w:lang="en-US" w:vendorID="64" w:dllVersion="6" w:nlCheck="1" w:checkStyle="0"/>
  <w:activeWritingStyle w:appName="MSWord" w:lang="en-CA" w:vendorID="64" w:dllVersion="6" w:nlCheck="1" w:checkStyle="0"/>
  <w:activeWritingStyle w:appName="MSWord" w:lang="en-US" w:vendorID="64" w:dllVersion="0" w:nlCheck="1" w:checkStyle="0"/>
  <w:activeWritingStyle w:appName="MSWord" w:lang="en-CA" w:vendorID="64" w:dllVersion="0" w:nlCheck="1" w:checkStyle="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O1NLU0NDI3Njc3MzRW0lEKTi0uzszPAymwsKgFAElDIfk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Author-Da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A42AE2"/>
    <w:rsid w:val="000001F0"/>
    <w:rsid w:val="0000076B"/>
    <w:rsid w:val="00000B65"/>
    <w:rsid w:val="00001217"/>
    <w:rsid w:val="000013E4"/>
    <w:rsid w:val="000018FC"/>
    <w:rsid w:val="00001B63"/>
    <w:rsid w:val="00001EC3"/>
    <w:rsid w:val="000020A8"/>
    <w:rsid w:val="00002AA2"/>
    <w:rsid w:val="000033E8"/>
    <w:rsid w:val="00003F8F"/>
    <w:rsid w:val="000041A7"/>
    <w:rsid w:val="00004A50"/>
    <w:rsid w:val="000052C1"/>
    <w:rsid w:val="000056E5"/>
    <w:rsid w:val="0000589E"/>
    <w:rsid w:val="00005AD7"/>
    <w:rsid w:val="00005B18"/>
    <w:rsid w:val="00005F08"/>
    <w:rsid w:val="00005F5A"/>
    <w:rsid w:val="0000641F"/>
    <w:rsid w:val="000066E7"/>
    <w:rsid w:val="00006B5D"/>
    <w:rsid w:val="000071D5"/>
    <w:rsid w:val="0000763D"/>
    <w:rsid w:val="00007779"/>
    <w:rsid w:val="000077DD"/>
    <w:rsid w:val="00007E50"/>
    <w:rsid w:val="0001021C"/>
    <w:rsid w:val="00010231"/>
    <w:rsid w:val="00010656"/>
    <w:rsid w:val="00010B33"/>
    <w:rsid w:val="00010CE0"/>
    <w:rsid w:val="00010D66"/>
    <w:rsid w:val="00010DD7"/>
    <w:rsid w:val="0001151A"/>
    <w:rsid w:val="00012197"/>
    <w:rsid w:val="000124EB"/>
    <w:rsid w:val="00012773"/>
    <w:rsid w:val="00012F4C"/>
    <w:rsid w:val="00013104"/>
    <w:rsid w:val="00013531"/>
    <w:rsid w:val="00013665"/>
    <w:rsid w:val="000136EE"/>
    <w:rsid w:val="000137F1"/>
    <w:rsid w:val="00013BF8"/>
    <w:rsid w:val="00013D2F"/>
    <w:rsid w:val="00013FBA"/>
    <w:rsid w:val="00014927"/>
    <w:rsid w:val="00014E0A"/>
    <w:rsid w:val="00014F94"/>
    <w:rsid w:val="000152DD"/>
    <w:rsid w:val="00015B73"/>
    <w:rsid w:val="000161B6"/>
    <w:rsid w:val="000162BD"/>
    <w:rsid w:val="00016313"/>
    <w:rsid w:val="0001636E"/>
    <w:rsid w:val="0001637B"/>
    <w:rsid w:val="00016CEC"/>
    <w:rsid w:val="000173C4"/>
    <w:rsid w:val="00017802"/>
    <w:rsid w:val="000201AD"/>
    <w:rsid w:val="0002025D"/>
    <w:rsid w:val="000203F5"/>
    <w:rsid w:val="0002077B"/>
    <w:rsid w:val="000207D6"/>
    <w:rsid w:val="0002104D"/>
    <w:rsid w:val="000212AA"/>
    <w:rsid w:val="000213A7"/>
    <w:rsid w:val="000215A4"/>
    <w:rsid w:val="000229FB"/>
    <w:rsid w:val="00022E5E"/>
    <w:rsid w:val="0002322E"/>
    <w:rsid w:val="0002330E"/>
    <w:rsid w:val="0002338C"/>
    <w:rsid w:val="00023444"/>
    <w:rsid w:val="00023464"/>
    <w:rsid w:val="000234DB"/>
    <w:rsid w:val="0002449B"/>
    <w:rsid w:val="0002455E"/>
    <w:rsid w:val="00025C0B"/>
    <w:rsid w:val="000261C9"/>
    <w:rsid w:val="000262EC"/>
    <w:rsid w:val="00026885"/>
    <w:rsid w:val="00026F0D"/>
    <w:rsid w:val="00027221"/>
    <w:rsid w:val="00027222"/>
    <w:rsid w:val="00027C6A"/>
    <w:rsid w:val="00027D16"/>
    <w:rsid w:val="00030267"/>
    <w:rsid w:val="000307E8"/>
    <w:rsid w:val="0003090A"/>
    <w:rsid w:val="00030F3B"/>
    <w:rsid w:val="00031129"/>
    <w:rsid w:val="00031FDC"/>
    <w:rsid w:val="00032148"/>
    <w:rsid w:val="00033417"/>
    <w:rsid w:val="000334F8"/>
    <w:rsid w:val="000339A0"/>
    <w:rsid w:val="00034074"/>
    <w:rsid w:val="000346CB"/>
    <w:rsid w:val="00035320"/>
    <w:rsid w:val="00035AF1"/>
    <w:rsid w:val="00035B9D"/>
    <w:rsid w:val="00035F5E"/>
    <w:rsid w:val="00036501"/>
    <w:rsid w:val="00036648"/>
    <w:rsid w:val="00036865"/>
    <w:rsid w:val="00036B61"/>
    <w:rsid w:val="00036C2D"/>
    <w:rsid w:val="00037013"/>
    <w:rsid w:val="000371BF"/>
    <w:rsid w:val="000372EF"/>
    <w:rsid w:val="00037BB8"/>
    <w:rsid w:val="00040261"/>
    <w:rsid w:val="000402A1"/>
    <w:rsid w:val="0004069E"/>
    <w:rsid w:val="00040BA6"/>
    <w:rsid w:val="00040C86"/>
    <w:rsid w:val="00041087"/>
    <w:rsid w:val="000410D5"/>
    <w:rsid w:val="00041476"/>
    <w:rsid w:val="00041588"/>
    <w:rsid w:val="00042547"/>
    <w:rsid w:val="00042893"/>
    <w:rsid w:val="000429A5"/>
    <w:rsid w:val="00042AA1"/>
    <w:rsid w:val="00042B31"/>
    <w:rsid w:val="00042E8F"/>
    <w:rsid w:val="00043877"/>
    <w:rsid w:val="000439CE"/>
    <w:rsid w:val="00043B4D"/>
    <w:rsid w:val="00043CF4"/>
    <w:rsid w:val="000441DC"/>
    <w:rsid w:val="000445A3"/>
    <w:rsid w:val="000446AA"/>
    <w:rsid w:val="000446E1"/>
    <w:rsid w:val="00044C9A"/>
    <w:rsid w:val="00044D0D"/>
    <w:rsid w:val="00044E62"/>
    <w:rsid w:val="00045DD7"/>
    <w:rsid w:val="00045E70"/>
    <w:rsid w:val="00045F7D"/>
    <w:rsid w:val="000461A6"/>
    <w:rsid w:val="0004623B"/>
    <w:rsid w:val="000462E3"/>
    <w:rsid w:val="00046693"/>
    <w:rsid w:val="00047121"/>
    <w:rsid w:val="0004763E"/>
    <w:rsid w:val="0004789F"/>
    <w:rsid w:val="000478B3"/>
    <w:rsid w:val="00047B0F"/>
    <w:rsid w:val="0005009A"/>
    <w:rsid w:val="000507AC"/>
    <w:rsid w:val="00050AFA"/>
    <w:rsid w:val="00050C1C"/>
    <w:rsid w:val="000511B4"/>
    <w:rsid w:val="00051856"/>
    <w:rsid w:val="00051DC1"/>
    <w:rsid w:val="0005208C"/>
    <w:rsid w:val="00052228"/>
    <w:rsid w:val="00052BF9"/>
    <w:rsid w:val="00053072"/>
    <w:rsid w:val="00053102"/>
    <w:rsid w:val="00053EF9"/>
    <w:rsid w:val="000540E6"/>
    <w:rsid w:val="00054464"/>
    <w:rsid w:val="000544EE"/>
    <w:rsid w:val="0005469C"/>
    <w:rsid w:val="00054923"/>
    <w:rsid w:val="00054ADC"/>
    <w:rsid w:val="00055403"/>
    <w:rsid w:val="00055446"/>
    <w:rsid w:val="0005555A"/>
    <w:rsid w:val="000558B3"/>
    <w:rsid w:val="00055EFC"/>
    <w:rsid w:val="00055F9C"/>
    <w:rsid w:val="000560B5"/>
    <w:rsid w:val="000564F4"/>
    <w:rsid w:val="000566F7"/>
    <w:rsid w:val="0005678B"/>
    <w:rsid w:val="00056C1F"/>
    <w:rsid w:val="00056D68"/>
    <w:rsid w:val="00056F21"/>
    <w:rsid w:val="000577FA"/>
    <w:rsid w:val="00057E7F"/>
    <w:rsid w:val="000602B9"/>
    <w:rsid w:val="00060352"/>
    <w:rsid w:val="000604AF"/>
    <w:rsid w:val="00061196"/>
    <w:rsid w:val="00061309"/>
    <w:rsid w:val="00061902"/>
    <w:rsid w:val="000622FF"/>
    <w:rsid w:val="0006278D"/>
    <w:rsid w:val="0006334D"/>
    <w:rsid w:val="00063935"/>
    <w:rsid w:val="00063957"/>
    <w:rsid w:val="00063FA4"/>
    <w:rsid w:val="0006413D"/>
    <w:rsid w:val="000642D0"/>
    <w:rsid w:val="00064677"/>
    <w:rsid w:val="000647A5"/>
    <w:rsid w:val="00064F77"/>
    <w:rsid w:val="00065255"/>
    <w:rsid w:val="000652D8"/>
    <w:rsid w:val="000656E9"/>
    <w:rsid w:val="000656F9"/>
    <w:rsid w:val="0006573F"/>
    <w:rsid w:val="00065A2D"/>
    <w:rsid w:val="00065E06"/>
    <w:rsid w:val="00065E08"/>
    <w:rsid w:val="00065EF2"/>
    <w:rsid w:val="00065FF2"/>
    <w:rsid w:val="00066019"/>
    <w:rsid w:val="000662D0"/>
    <w:rsid w:val="00066314"/>
    <w:rsid w:val="00066A1B"/>
    <w:rsid w:val="00066E66"/>
    <w:rsid w:val="0006725D"/>
    <w:rsid w:val="00070ACB"/>
    <w:rsid w:val="00071321"/>
    <w:rsid w:val="000717E2"/>
    <w:rsid w:val="00071B58"/>
    <w:rsid w:val="00071BA7"/>
    <w:rsid w:val="00071ED1"/>
    <w:rsid w:val="00072802"/>
    <w:rsid w:val="00072E8F"/>
    <w:rsid w:val="00073B33"/>
    <w:rsid w:val="00073F32"/>
    <w:rsid w:val="000746ED"/>
    <w:rsid w:val="00074B60"/>
    <w:rsid w:val="00074BCB"/>
    <w:rsid w:val="00074CD8"/>
    <w:rsid w:val="0007529C"/>
    <w:rsid w:val="000757B1"/>
    <w:rsid w:val="00075987"/>
    <w:rsid w:val="00075C4D"/>
    <w:rsid w:val="00076456"/>
    <w:rsid w:val="00076484"/>
    <w:rsid w:val="00076668"/>
    <w:rsid w:val="00076FA3"/>
    <w:rsid w:val="00077085"/>
    <w:rsid w:val="0007775C"/>
    <w:rsid w:val="000777A6"/>
    <w:rsid w:val="00077BBB"/>
    <w:rsid w:val="00077E8C"/>
    <w:rsid w:val="000808CE"/>
    <w:rsid w:val="00082373"/>
    <w:rsid w:val="000825E1"/>
    <w:rsid w:val="00082646"/>
    <w:rsid w:val="0008268D"/>
    <w:rsid w:val="00082727"/>
    <w:rsid w:val="0008286F"/>
    <w:rsid w:val="000828C3"/>
    <w:rsid w:val="00082944"/>
    <w:rsid w:val="0008295C"/>
    <w:rsid w:val="00082D54"/>
    <w:rsid w:val="00082DE6"/>
    <w:rsid w:val="00083E96"/>
    <w:rsid w:val="00083FA8"/>
    <w:rsid w:val="0008403D"/>
    <w:rsid w:val="00084109"/>
    <w:rsid w:val="000841F5"/>
    <w:rsid w:val="0008425C"/>
    <w:rsid w:val="00084AFE"/>
    <w:rsid w:val="00084D19"/>
    <w:rsid w:val="000852A0"/>
    <w:rsid w:val="00085729"/>
    <w:rsid w:val="00085DC7"/>
    <w:rsid w:val="00086672"/>
    <w:rsid w:val="000869D4"/>
    <w:rsid w:val="000872D1"/>
    <w:rsid w:val="00087D42"/>
    <w:rsid w:val="00090593"/>
    <w:rsid w:val="000907B6"/>
    <w:rsid w:val="0009098C"/>
    <w:rsid w:val="00090B93"/>
    <w:rsid w:val="00090C95"/>
    <w:rsid w:val="000914A7"/>
    <w:rsid w:val="000915E3"/>
    <w:rsid w:val="00093756"/>
    <w:rsid w:val="00093769"/>
    <w:rsid w:val="000939D5"/>
    <w:rsid w:val="00093A7E"/>
    <w:rsid w:val="000940B5"/>
    <w:rsid w:val="00094630"/>
    <w:rsid w:val="00094A88"/>
    <w:rsid w:val="00094EDA"/>
    <w:rsid w:val="00094F89"/>
    <w:rsid w:val="00094FFB"/>
    <w:rsid w:val="000958A0"/>
    <w:rsid w:val="00095B85"/>
    <w:rsid w:val="00095C13"/>
    <w:rsid w:val="0009608E"/>
    <w:rsid w:val="0009624D"/>
    <w:rsid w:val="00096B03"/>
    <w:rsid w:val="00096FA7"/>
    <w:rsid w:val="00097077"/>
    <w:rsid w:val="0009788C"/>
    <w:rsid w:val="00097922"/>
    <w:rsid w:val="000A06F5"/>
    <w:rsid w:val="000A0781"/>
    <w:rsid w:val="000A0F08"/>
    <w:rsid w:val="000A0F96"/>
    <w:rsid w:val="000A1AEF"/>
    <w:rsid w:val="000A1D12"/>
    <w:rsid w:val="000A1E52"/>
    <w:rsid w:val="000A2547"/>
    <w:rsid w:val="000A266A"/>
    <w:rsid w:val="000A27B5"/>
    <w:rsid w:val="000A29E6"/>
    <w:rsid w:val="000A2C63"/>
    <w:rsid w:val="000A3318"/>
    <w:rsid w:val="000A3ECA"/>
    <w:rsid w:val="000A45B7"/>
    <w:rsid w:val="000A5126"/>
    <w:rsid w:val="000A54AE"/>
    <w:rsid w:val="000A59F0"/>
    <w:rsid w:val="000A5F80"/>
    <w:rsid w:val="000A6169"/>
    <w:rsid w:val="000A6A29"/>
    <w:rsid w:val="000A6D49"/>
    <w:rsid w:val="000A7147"/>
    <w:rsid w:val="000A7390"/>
    <w:rsid w:val="000A7EE6"/>
    <w:rsid w:val="000B1050"/>
    <w:rsid w:val="000B17D6"/>
    <w:rsid w:val="000B287A"/>
    <w:rsid w:val="000B2EF1"/>
    <w:rsid w:val="000B306F"/>
    <w:rsid w:val="000B313B"/>
    <w:rsid w:val="000B351C"/>
    <w:rsid w:val="000B3F21"/>
    <w:rsid w:val="000B3F9F"/>
    <w:rsid w:val="000B4158"/>
    <w:rsid w:val="000B43BA"/>
    <w:rsid w:val="000B44D3"/>
    <w:rsid w:val="000B47B3"/>
    <w:rsid w:val="000B4929"/>
    <w:rsid w:val="000B4C9A"/>
    <w:rsid w:val="000B5038"/>
    <w:rsid w:val="000B58AC"/>
    <w:rsid w:val="000B58B8"/>
    <w:rsid w:val="000B5A30"/>
    <w:rsid w:val="000B5FA3"/>
    <w:rsid w:val="000B6304"/>
    <w:rsid w:val="000B638F"/>
    <w:rsid w:val="000B63C7"/>
    <w:rsid w:val="000B63CE"/>
    <w:rsid w:val="000B63D1"/>
    <w:rsid w:val="000B64AA"/>
    <w:rsid w:val="000B6625"/>
    <w:rsid w:val="000B67D2"/>
    <w:rsid w:val="000B6AAD"/>
    <w:rsid w:val="000B7165"/>
    <w:rsid w:val="000B74DD"/>
    <w:rsid w:val="000B755F"/>
    <w:rsid w:val="000B770B"/>
    <w:rsid w:val="000B7C18"/>
    <w:rsid w:val="000C0006"/>
    <w:rsid w:val="000C01CB"/>
    <w:rsid w:val="000C0355"/>
    <w:rsid w:val="000C068A"/>
    <w:rsid w:val="000C0819"/>
    <w:rsid w:val="000C0D94"/>
    <w:rsid w:val="000C181F"/>
    <w:rsid w:val="000C1831"/>
    <w:rsid w:val="000C1A9F"/>
    <w:rsid w:val="000C1B65"/>
    <w:rsid w:val="000C1F1F"/>
    <w:rsid w:val="000C21FC"/>
    <w:rsid w:val="000C25C1"/>
    <w:rsid w:val="000C25C2"/>
    <w:rsid w:val="000C2948"/>
    <w:rsid w:val="000C2962"/>
    <w:rsid w:val="000C30BF"/>
    <w:rsid w:val="000C3615"/>
    <w:rsid w:val="000C373C"/>
    <w:rsid w:val="000C3F13"/>
    <w:rsid w:val="000C436D"/>
    <w:rsid w:val="000C4BA0"/>
    <w:rsid w:val="000C4EB5"/>
    <w:rsid w:val="000C5A43"/>
    <w:rsid w:val="000C6516"/>
    <w:rsid w:val="000C67B2"/>
    <w:rsid w:val="000C6A2E"/>
    <w:rsid w:val="000C6D86"/>
    <w:rsid w:val="000C6DA6"/>
    <w:rsid w:val="000C7C5E"/>
    <w:rsid w:val="000D001A"/>
    <w:rsid w:val="000D012E"/>
    <w:rsid w:val="000D13C5"/>
    <w:rsid w:val="000D1CA6"/>
    <w:rsid w:val="000D1D21"/>
    <w:rsid w:val="000D1D36"/>
    <w:rsid w:val="000D1D90"/>
    <w:rsid w:val="000D203A"/>
    <w:rsid w:val="000D2281"/>
    <w:rsid w:val="000D25F7"/>
    <w:rsid w:val="000D2B8B"/>
    <w:rsid w:val="000D2E08"/>
    <w:rsid w:val="000D325F"/>
    <w:rsid w:val="000D358C"/>
    <w:rsid w:val="000D3F21"/>
    <w:rsid w:val="000D44BA"/>
    <w:rsid w:val="000D460D"/>
    <w:rsid w:val="000D4643"/>
    <w:rsid w:val="000D4E8F"/>
    <w:rsid w:val="000D503B"/>
    <w:rsid w:val="000D540C"/>
    <w:rsid w:val="000D56DA"/>
    <w:rsid w:val="000D5A22"/>
    <w:rsid w:val="000D5C71"/>
    <w:rsid w:val="000D5EFE"/>
    <w:rsid w:val="000D6B03"/>
    <w:rsid w:val="000D7252"/>
    <w:rsid w:val="000D7583"/>
    <w:rsid w:val="000D78D1"/>
    <w:rsid w:val="000D7A85"/>
    <w:rsid w:val="000E049F"/>
    <w:rsid w:val="000E0F0A"/>
    <w:rsid w:val="000E1380"/>
    <w:rsid w:val="000E142F"/>
    <w:rsid w:val="000E145A"/>
    <w:rsid w:val="000E17BB"/>
    <w:rsid w:val="000E21BE"/>
    <w:rsid w:val="000E2569"/>
    <w:rsid w:val="000E2B95"/>
    <w:rsid w:val="000E3C39"/>
    <w:rsid w:val="000E41E9"/>
    <w:rsid w:val="000E480D"/>
    <w:rsid w:val="000E52EE"/>
    <w:rsid w:val="000E57F3"/>
    <w:rsid w:val="000E59C4"/>
    <w:rsid w:val="000E5D61"/>
    <w:rsid w:val="000E62BA"/>
    <w:rsid w:val="000E657F"/>
    <w:rsid w:val="000E6846"/>
    <w:rsid w:val="000E6A11"/>
    <w:rsid w:val="000E6C60"/>
    <w:rsid w:val="000E7262"/>
    <w:rsid w:val="000E748E"/>
    <w:rsid w:val="000E753F"/>
    <w:rsid w:val="000E7635"/>
    <w:rsid w:val="000E7D91"/>
    <w:rsid w:val="000E7E4B"/>
    <w:rsid w:val="000E7F26"/>
    <w:rsid w:val="000E7F6F"/>
    <w:rsid w:val="000F0636"/>
    <w:rsid w:val="000F0D74"/>
    <w:rsid w:val="000F0F1D"/>
    <w:rsid w:val="000F10D6"/>
    <w:rsid w:val="000F1524"/>
    <w:rsid w:val="000F1B61"/>
    <w:rsid w:val="000F283E"/>
    <w:rsid w:val="000F28A8"/>
    <w:rsid w:val="000F34E6"/>
    <w:rsid w:val="000F34F5"/>
    <w:rsid w:val="000F3E4E"/>
    <w:rsid w:val="000F4143"/>
    <w:rsid w:val="000F41BB"/>
    <w:rsid w:val="000F44EA"/>
    <w:rsid w:val="000F470B"/>
    <w:rsid w:val="000F49E4"/>
    <w:rsid w:val="000F4E8A"/>
    <w:rsid w:val="000F4F3E"/>
    <w:rsid w:val="000F51DA"/>
    <w:rsid w:val="000F51E5"/>
    <w:rsid w:val="000F51EC"/>
    <w:rsid w:val="000F5B18"/>
    <w:rsid w:val="000F5E60"/>
    <w:rsid w:val="000F6C6C"/>
    <w:rsid w:val="000F73FA"/>
    <w:rsid w:val="000F7413"/>
    <w:rsid w:val="000F75EE"/>
    <w:rsid w:val="000F793E"/>
    <w:rsid w:val="0010031D"/>
    <w:rsid w:val="001005F3"/>
    <w:rsid w:val="00100828"/>
    <w:rsid w:val="0010097D"/>
    <w:rsid w:val="00100BCA"/>
    <w:rsid w:val="00101032"/>
    <w:rsid w:val="001015FC"/>
    <w:rsid w:val="00101B5C"/>
    <w:rsid w:val="00101CE4"/>
    <w:rsid w:val="00101F65"/>
    <w:rsid w:val="00102176"/>
    <w:rsid w:val="0010261F"/>
    <w:rsid w:val="001029E9"/>
    <w:rsid w:val="00102EA4"/>
    <w:rsid w:val="00103170"/>
    <w:rsid w:val="001032F6"/>
    <w:rsid w:val="00103358"/>
    <w:rsid w:val="001036C5"/>
    <w:rsid w:val="00103B5D"/>
    <w:rsid w:val="00103F70"/>
    <w:rsid w:val="001045D5"/>
    <w:rsid w:val="00104939"/>
    <w:rsid w:val="00104979"/>
    <w:rsid w:val="00105268"/>
    <w:rsid w:val="0010584C"/>
    <w:rsid w:val="00105AC3"/>
    <w:rsid w:val="00105D24"/>
    <w:rsid w:val="00106322"/>
    <w:rsid w:val="0010660D"/>
    <w:rsid w:val="0010672A"/>
    <w:rsid w:val="001075A3"/>
    <w:rsid w:val="001078CD"/>
    <w:rsid w:val="00107B3B"/>
    <w:rsid w:val="001103A3"/>
    <w:rsid w:val="001104DD"/>
    <w:rsid w:val="00110686"/>
    <w:rsid w:val="00110704"/>
    <w:rsid w:val="00110AB5"/>
    <w:rsid w:val="00110E27"/>
    <w:rsid w:val="001112B1"/>
    <w:rsid w:val="00111487"/>
    <w:rsid w:val="001115B7"/>
    <w:rsid w:val="00111B45"/>
    <w:rsid w:val="00111F4B"/>
    <w:rsid w:val="00111F5A"/>
    <w:rsid w:val="00112EF7"/>
    <w:rsid w:val="00113112"/>
    <w:rsid w:val="00113313"/>
    <w:rsid w:val="00113BC3"/>
    <w:rsid w:val="00113DA5"/>
    <w:rsid w:val="001142FA"/>
    <w:rsid w:val="001143C9"/>
    <w:rsid w:val="001147FE"/>
    <w:rsid w:val="0011493C"/>
    <w:rsid w:val="001150E5"/>
    <w:rsid w:val="001152FD"/>
    <w:rsid w:val="0011530D"/>
    <w:rsid w:val="00115587"/>
    <w:rsid w:val="00116549"/>
    <w:rsid w:val="00116C78"/>
    <w:rsid w:val="001170AE"/>
    <w:rsid w:val="0011717E"/>
    <w:rsid w:val="001176BF"/>
    <w:rsid w:val="00117CC7"/>
    <w:rsid w:val="001201D2"/>
    <w:rsid w:val="00120BB1"/>
    <w:rsid w:val="00120F15"/>
    <w:rsid w:val="00120F8E"/>
    <w:rsid w:val="00120FE1"/>
    <w:rsid w:val="00121497"/>
    <w:rsid w:val="00121B28"/>
    <w:rsid w:val="00121CD6"/>
    <w:rsid w:val="00122478"/>
    <w:rsid w:val="00122498"/>
    <w:rsid w:val="0012271E"/>
    <w:rsid w:val="00122960"/>
    <w:rsid w:val="00122E9C"/>
    <w:rsid w:val="00122F5F"/>
    <w:rsid w:val="0012323D"/>
    <w:rsid w:val="00123330"/>
    <w:rsid w:val="00123C28"/>
    <w:rsid w:val="00124119"/>
    <w:rsid w:val="00124C97"/>
    <w:rsid w:val="00124E39"/>
    <w:rsid w:val="00125A8B"/>
    <w:rsid w:val="00125F80"/>
    <w:rsid w:val="00126725"/>
    <w:rsid w:val="0012679E"/>
    <w:rsid w:val="001267A2"/>
    <w:rsid w:val="001268A6"/>
    <w:rsid w:val="001269B0"/>
    <w:rsid w:val="00127274"/>
    <w:rsid w:val="001272C4"/>
    <w:rsid w:val="001272F6"/>
    <w:rsid w:val="00127B1A"/>
    <w:rsid w:val="00127DA0"/>
    <w:rsid w:val="0013066A"/>
    <w:rsid w:val="001309BF"/>
    <w:rsid w:val="00130A1B"/>
    <w:rsid w:val="00131977"/>
    <w:rsid w:val="00131CCF"/>
    <w:rsid w:val="00132023"/>
    <w:rsid w:val="00132769"/>
    <w:rsid w:val="00132AE7"/>
    <w:rsid w:val="00132C30"/>
    <w:rsid w:val="0013314F"/>
    <w:rsid w:val="001338CF"/>
    <w:rsid w:val="0013390D"/>
    <w:rsid w:val="00133C80"/>
    <w:rsid w:val="001345DE"/>
    <w:rsid w:val="0013469C"/>
    <w:rsid w:val="001366DE"/>
    <w:rsid w:val="00136930"/>
    <w:rsid w:val="00136A3C"/>
    <w:rsid w:val="00136B49"/>
    <w:rsid w:val="00136BBE"/>
    <w:rsid w:val="0013733A"/>
    <w:rsid w:val="0013757B"/>
    <w:rsid w:val="00137C05"/>
    <w:rsid w:val="00137DA2"/>
    <w:rsid w:val="00137E07"/>
    <w:rsid w:val="00140159"/>
    <w:rsid w:val="001403E1"/>
    <w:rsid w:val="00140A91"/>
    <w:rsid w:val="00140AF3"/>
    <w:rsid w:val="00140F1E"/>
    <w:rsid w:val="00141029"/>
    <w:rsid w:val="001411F9"/>
    <w:rsid w:val="001417B0"/>
    <w:rsid w:val="001419E2"/>
    <w:rsid w:val="00141D00"/>
    <w:rsid w:val="00141EA0"/>
    <w:rsid w:val="00141FC6"/>
    <w:rsid w:val="001425AB"/>
    <w:rsid w:val="00142684"/>
    <w:rsid w:val="001428A2"/>
    <w:rsid w:val="001431E6"/>
    <w:rsid w:val="001438A5"/>
    <w:rsid w:val="001438E9"/>
    <w:rsid w:val="00143D6A"/>
    <w:rsid w:val="00143EBD"/>
    <w:rsid w:val="001442D0"/>
    <w:rsid w:val="0014451E"/>
    <w:rsid w:val="00145475"/>
    <w:rsid w:val="0014556A"/>
    <w:rsid w:val="00145C75"/>
    <w:rsid w:val="001463C8"/>
    <w:rsid w:val="001465C1"/>
    <w:rsid w:val="001469D3"/>
    <w:rsid w:val="00146CEB"/>
    <w:rsid w:val="00146E09"/>
    <w:rsid w:val="001471CE"/>
    <w:rsid w:val="001472CE"/>
    <w:rsid w:val="00147AF8"/>
    <w:rsid w:val="00147C52"/>
    <w:rsid w:val="0015002A"/>
    <w:rsid w:val="001501B8"/>
    <w:rsid w:val="00150B6E"/>
    <w:rsid w:val="00151C41"/>
    <w:rsid w:val="001520E2"/>
    <w:rsid w:val="00152F06"/>
    <w:rsid w:val="00153300"/>
    <w:rsid w:val="00153394"/>
    <w:rsid w:val="0015378F"/>
    <w:rsid w:val="001537D4"/>
    <w:rsid w:val="00153FB8"/>
    <w:rsid w:val="00154614"/>
    <w:rsid w:val="00154A6A"/>
    <w:rsid w:val="001552D3"/>
    <w:rsid w:val="00155987"/>
    <w:rsid w:val="00155F2C"/>
    <w:rsid w:val="00156295"/>
    <w:rsid w:val="0015640D"/>
    <w:rsid w:val="00156587"/>
    <w:rsid w:val="00156AF5"/>
    <w:rsid w:val="001572B8"/>
    <w:rsid w:val="001573F0"/>
    <w:rsid w:val="00157772"/>
    <w:rsid w:val="00157828"/>
    <w:rsid w:val="00157DC1"/>
    <w:rsid w:val="00157F8F"/>
    <w:rsid w:val="0016011C"/>
    <w:rsid w:val="00160192"/>
    <w:rsid w:val="001601A7"/>
    <w:rsid w:val="0016041C"/>
    <w:rsid w:val="001612A2"/>
    <w:rsid w:val="00161557"/>
    <w:rsid w:val="00161780"/>
    <w:rsid w:val="00161841"/>
    <w:rsid w:val="00161C70"/>
    <w:rsid w:val="00161D91"/>
    <w:rsid w:val="00161EA8"/>
    <w:rsid w:val="001623AA"/>
    <w:rsid w:val="0016275B"/>
    <w:rsid w:val="00162C24"/>
    <w:rsid w:val="00162FD2"/>
    <w:rsid w:val="001636D2"/>
    <w:rsid w:val="00163E97"/>
    <w:rsid w:val="00163F12"/>
    <w:rsid w:val="00164183"/>
    <w:rsid w:val="0016451A"/>
    <w:rsid w:val="00164CB8"/>
    <w:rsid w:val="00164FE3"/>
    <w:rsid w:val="00165A13"/>
    <w:rsid w:val="00165ECD"/>
    <w:rsid w:val="00165F10"/>
    <w:rsid w:val="001662DD"/>
    <w:rsid w:val="001663FC"/>
    <w:rsid w:val="00166B6A"/>
    <w:rsid w:val="00167BC8"/>
    <w:rsid w:val="00170142"/>
    <w:rsid w:val="00170374"/>
    <w:rsid w:val="001706D1"/>
    <w:rsid w:val="001710A5"/>
    <w:rsid w:val="001712E7"/>
    <w:rsid w:val="001715BA"/>
    <w:rsid w:val="00171605"/>
    <w:rsid w:val="00171A1A"/>
    <w:rsid w:val="00171BC9"/>
    <w:rsid w:val="00171D47"/>
    <w:rsid w:val="00171DCE"/>
    <w:rsid w:val="00172341"/>
    <w:rsid w:val="001724EA"/>
    <w:rsid w:val="001726FF"/>
    <w:rsid w:val="0017285E"/>
    <w:rsid w:val="00172B3F"/>
    <w:rsid w:val="00173840"/>
    <w:rsid w:val="00173AC9"/>
    <w:rsid w:val="00175DF2"/>
    <w:rsid w:val="001763F5"/>
    <w:rsid w:val="00176520"/>
    <w:rsid w:val="001767F2"/>
    <w:rsid w:val="00176814"/>
    <w:rsid w:val="001768CC"/>
    <w:rsid w:val="00176AD5"/>
    <w:rsid w:val="00177193"/>
    <w:rsid w:val="001771EA"/>
    <w:rsid w:val="001776DF"/>
    <w:rsid w:val="00177AD9"/>
    <w:rsid w:val="00177E2F"/>
    <w:rsid w:val="001803A7"/>
    <w:rsid w:val="00180DDF"/>
    <w:rsid w:val="00180E45"/>
    <w:rsid w:val="00180E76"/>
    <w:rsid w:val="001811A8"/>
    <w:rsid w:val="00181232"/>
    <w:rsid w:val="00181739"/>
    <w:rsid w:val="00181F95"/>
    <w:rsid w:val="00182160"/>
    <w:rsid w:val="001823B0"/>
    <w:rsid w:val="00182429"/>
    <w:rsid w:val="00182451"/>
    <w:rsid w:val="001829A6"/>
    <w:rsid w:val="0018345A"/>
    <w:rsid w:val="00183AE5"/>
    <w:rsid w:val="001841A7"/>
    <w:rsid w:val="001859B7"/>
    <w:rsid w:val="0018647C"/>
    <w:rsid w:val="001865AD"/>
    <w:rsid w:val="00186604"/>
    <w:rsid w:val="001866D4"/>
    <w:rsid w:val="00186769"/>
    <w:rsid w:val="00186C4C"/>
    <w:rsid w:val="00186DD2"/>
    <w:rsid w:val="00186E80"/>
    <w:rsid w:val="0018772F"/>
    <w:rsid w:val="00187E9A"/>
    <w:rsid w:val="001901F0"/>
    <w:rsid w:val="00190ECC"/>
    <w:rsid w:val="0019163E"/>
    <w:rsid w:val="0019187E"/>
    <w:rsid w:val="00192FCA"/>
    <w:rsid w:val="001931AA"/>
    <w:rsid w:val="001933C6"/>
    <w:rsid w:val="00193564"/>
    <w:rsid w:val="00193606"/>
    <w:rsid w:val="0019367D"/>
    <w:rsid w:val="0019400E"/>
    <w:rsid w:val="00195238"/>
    <w:rsid w:val="00196192"/>
    <w:rsid w:val="001963D1"/>
    <w:rsid w:val="00196ED8"/>
    <w:rsid w:val="001972B5"/>
    <w:rsid w:val="0019769E"/>
    <w:rsid w:val="001A062C"/>
    <w:rsid w:val="001A0B91"/>
    <w:rsid w:val="001A0BF1"/>
    <w:rsid w:val="001A1DBE"/>
    <w:rsid w:val="001A2441"/>
    <w:rsid w:val="001A2A8B"/>
    <w:rsid w:val="001A2B66"/>
    <w:rsid w:val="001A3129"/>
    <w:rsid w:val="001A39D9"/>
    <w:rsid w:val="001A3D7B"/>
    <w:rsid w:val="001A461E"/>
    <w:rsid w:val="001A4BDB"/>
    <w:rsid w:val="001A5117"/>
    <w:rsid w:val="001A57CD"/>
    <w:rsid w:val="001A59F4"/>
    <w:rsid w:val="001A5CFE"/>
    <w:rsid w:val="001A5F9C"/>
    <w:rsid w:val="001A670B"/>
    <w:rsid w:val="001A69C7"/>
    <w:rsid w:val="001A6A31"/>
    <w:rsid w:val="001A7188"/>
    <w:rsid w:val="001A759A"/>
    <w:rsid w:val="001A75DF"/>
    <w:rsid w:val="001A7B2B"/>
    <w:rsid w:val="001A7BA2"/>
    <w:rsid w:val="001A7E91"/>
    <w:rsid w:val="001B0471"/>
    <w:rsid w:val="001B07C5"/>
    <w:rsid w:val="001B0A49"/>
    <w:rsid w:val="001B0CAF"/>
    <w:rsid w:val="001B12E9"/>
    <w:rsid w:val="001B1DE2"/>
    <w:rsid w:val="001B1DFB"/>
    <w:rsid w:val="001B1ED3"/>
    <w:rsid w:val="001B2025"/>
    <w:rsid w:val="001B2063"/>
    <w:rsid w:val="001B206A"/>
    <w:rsid w:val="001B2092"/>
    <w:rsid w:val="001B230B"/>
    <w:rsid w:val="001B262C"/>
    <w:rsid w:val="001B2AB3"/>
    <w:rsid w:val="001B2B5B"/>
    <w:rsid w:val="001B2E5F"/>
    <w:rsid w:val="001B31FC"/>
    <w:rsid w:val="001B3348"/>
    <w:rsid w:val="001B3375"/>
    <w:rsid w:val="001B33CD"/>
    <w:rsid w:val="001B344F"/>
    <w:rsid w:val="001B39CC"/>
    <w:rsid w:val="001B3F50"/>
    <w:rsid w:val="001B414F"/>
    <w:rsid w:val="001B4F60"/>
    <w:rsid w:val="001B63E9"/>
    <w:rsid w:val="001B6B0C"/>
    <w:rsid w:val="001B73D9"/>
    <w:rsid w:val="001B778A"/>
    <w:rsid w:val="001B7D4F"/>
    <w:rsid w:val="001B7DFA"/>
    <w:rsid w:val="001B7F7A"/>
    <w:rsid w:val="001C09D3"/>
    <w:rsid w:val="001C14F3"/>
    <w:rsid w:val="001C1602"/>
    <w:rsid w:val="001C18EB"/>
    <w:rsid w:val="001C233F"/>
    <w:rsid w:val="001C2482"/>
    <w:rsid w:val="001C2931"/>
    <w:rsid w:val="001C2C93"/>
    <w:rsid w:val="001C33F3"/>
    <w:rsid w:val="001C36A7"/>
    <w:rsid w:val="001C389B"/>
    <w:rsid w:val="001C3F49"/>
    <w:rsid w:val="001C3FBD"/>
    <w:rsid w:val="001C464E"/>
    <w:rsid w:val="001C4938"/>
    <w:rsid w:val="001C5548"/>
    <w:rsid w:val="001C5E00"/>
    <w:rsid w:val="001C6823"/>
    <w:rsid w:val="001C6984"/>
    <w:rsid w:val="001C6CBC"/>
    <w:rsid w:val="001C7073"/>
    <w:rsid w:val="001C732B"/>
    <w:rsid w:val="001C7B21"/>
    <w:rsid w:val="001C7CC1"/>
    <w:rsid w:val="001D049F"/>
    <w:rsid w:val="001D04BA"/>
    <w:rsid w:val="001D0829"/>
    <w:rsid w:val="001D0C03"/>
    <w:rsid w:val="001D1147"/>
    <w:rsid w:val="001D2464"/>
    <w:rsid w:val="001D2527"/>
    <w:rsid w:val="001D25E3"/>
    <w:rsid w:val="001D2CD1"/>
    <w:rsid w:val="001D3670"/>
    <w:rsid w:val="001D3B86"/>
    <w:rsid w:val="001D3F25"/>
    <w:rsid w:val="001D46FA"/>
    <w:rsid w:val="001D4AA9"/>
    <w:rsid w:val="001D4F65"/>
    <w:rsid w:val="001D53D7"/>
    <w:rsid w:val="001D5CD6"/>
    <w:rsid w:val="001D60A0"/>
    <w:rsid w:val="001D64EB"/>
    <w:rsid w:val="001D6B08"/>
    <w:rsid w:val="001D6C57"/>
    <w:rsid w:val="001D6DBC"/>
    <w:rsid w:val="001D7228"/>
    <w:rsid w:val="001E017D"/>
    <w:rsid w:val="001E0257"/>
    <w:rsid w:val="001E0B9F"/>
    <w:rsid w:val="001E14F7"/>
    <w:rsid w:val="001E19EA"/>
    <w:rsid w:val="001E1BA1"/>
    <w:rsid w:val="001E223E"/>
    <w:rsid w:val="001E2374"/>
    <w:rsid w:val="001E2923"/>
    <w:rsid w:val="001E46F7"/>
    <w:rsid w:val="001E489F"/>
    <w:rsid w:val="001E4BE6"/>
    <w:rsid w:val="001E4D95"/>
    <w:rsid w:val="001E51E7"/>
    <w:rsid w:val="001E5B47"/>
    <w:rsid w:val="001E5F19"/>
    <w:rsid w:val="001E5F45"/>
    <w:rsid w:val="001E64CD"/>
    <w:rsid w:val="001E6B2D"/>
    <w:rsid w:val="001E7485"/>
    <w:rsid w:val="001E7534"/>
    <w:rsid w:val="001E75C5"/>
    <w:rsid w:val="001E778B"/>
    <w:rsid w:val="001E78BE"/>
    <w:rsid w:val="001E79FB"/>
    <w:rsid w:val="001E7AD5"/>
    <w:rsid w:val="001E7F1C"/>
    <w:rsid w:val="001F01D0"/>
    <w:rsid w:val="001F073C"/>
    <w:rsid w:val="001F0B24"/>
    <w:rsid w:val="001F1027"/>
    <w:rsid w:val="001F17A1"/>
    <w:rsid w:val="001F1956"/>
    <w:rsid w:val="001F1963"/>
    <w:rsid w:val="001F1A1A"/>
    <w:rsid w:val="001F2847"/>
    <w:rsid w:val="001F2A67"/>
    <w:rsid w:val="001F2CFC"/>
    <w:rsid w:val="001F3729"/>
    <w:rsid w:val="001F3B34"/>
    <w:rsid w:val="001F3BC1"/>
    <w:rsid w:val="001F4718"/>
    <w:rsid w:val="001F4F7D"/>
    <w:rsid w:val="001F5414"/>
    <w:rsid w:val="001F5AF3"/>
    <w:rsid w:val="001F6CDB"/>
    <w:rsid w:val="001F6E11"/>
    <w:rsid w:val="001F72E6"/>
    <w:rsid w:val="001F75D9"/>
    <w:rsid w:val="001F7CFC"/>
    <w:rsid w:val="00200069"/>
    <w:rsid w:val="002001C9"/>
    <w:rsid w:val="00200394"/>
    <w:rsid w:val="002005AF"/>
    <w:rsid w:val="00200C80"/>
    <w:rsid w:val="00201065"/>
    <w:rsid w:val="002016D6"/>
    <w:rsid w:val="00201DBA"/>
    <w:rsid w:val="00201EC7"/>
    <w:rsid w:val="00201F86"/>
    <w:rsid w:val="00202498"/>
    <w:rsid w:val="00202914"/>
    <w:rsid w:val="0020294B"/>
    <w:rsid w:val="00202999"/>
    <w:rsid w:val="00202AD3"/>
    <w:rsid w:val="00202E3B"/>
    <w:rsid w:val="00202E76"/>
    <w:rsid w:val="002038BA"/>
    <w:rsid w:val="002039CD"/>
    <w:rsid w:val="00204630"/>
    <w:rsid w:val="002047A5"/>
    <w:rsid w:val="0020625F"/>
    <w:rsid w:val="0020629C"/>
    <w:rsid w:val="002064FD"/>
    <w:rsid w:val="002068F9"/>
    <w:rsid w:val="00207053"/>
    <w:rsid w:val="00207338"/>
    <w:rsid w:val="0021022A"/>
    <w:rsid w:val="00210357"/>
    <w:rsid w:val="0021045C"/>
    <w:rsid w:val="0021098F"/>
    <w:rsid w:val="00210BAE"/>
    <w:rsid w:val="00210E0E"/>
    <w:rsid w:val="00210EA6"/>
    <w:rsid w:val="00211A9A"/>
    <w:rsid w:val="00211DF4"/>
    <w:rsid w:val="002120F3"/>
    <w:rsid w:val="0021245D"/>
    <w:rsid w:val="00212828"/>
    <w:rsid w:val="00212A91"/>
    <w:rsid w:val="00212BF3"/>
    <w:rsid w:val="00213112"/>
    <w:rsid w:val="00213844"/>
    <w:rsid w:val="00213CA6"/>
    <w:rsid w:val="00213F72"/>
    <w:rsid w:val="00214560"/>
    <w:rsid w:val="002146E5"/>
    <w:rsid w:val="00214705"/>
    <w:rsid w:val="00214742"/>
    <w:rsid w:val="00214968"/>
    <w:rsid w:val="00214B63"/>
    <w:rsid w:val="002151C2"/>
    <w:rsid w:val="00215CE9"/>
    <w:rsid w:val="00215E36"/>
    <w:rsid w:val="00215E62"/>
    <w:rsid w:val="00215F41"/>
    <w:rsid w:val="00215F49"/>
    <w:rsid w:val="00215F53"/>
    <w:rsid w:val="00216015"/>
    <w:rsid w:val="00216114"/>
    <w:rsid w:val="002163C9"/>
    <w:rsid w:val="0021669C"/>
    <w:rsid w:val="00216870"/>
    <w:rsid w:val="00216A83"/>
    <w:rsid w:val="00216B30"/>
    <w:rsid w:val="00216BC5"/>
    <w:rsid w:val="00216FA9"/>
    <w:rsid w:val="00217326"/>
    <w:rsid w:val="0021757C"/>
    <w:rsid w:val="002178FF"/>
    <w:rsid w:val="00217A30"/>
    <w:rsid w:val="00217BB7"/>
    <w:rsid w:val="00217C11"/>
    <w:rsid w:val="00217CDB"/>
    <w:rsid w:val="002200A9"/>
    <w:rsid w:val="00220D04"/>
    <w:rsid w:val="00220EF2"/>
    <w:rsid w:val="002213E8"/>
    <w:rsid w:val="00221551"/>
    <w:rsid w:val="0022158C"/>
    <w:rsid w:val="00221A7E"/>
    <w:rsid w:val="00221D2E"/>
    <w:rsid w:val="00221F14"/>
    <w:rsid w:val="00221F3D"/>
    <w:rsid w:val="0022226D"/>
    <w:rsid w:val="00222DE3"/>
    <w:rsid w:val="00223291"/>
    <w:rsid w:val="0022353E"/>
    <w:rsid w:val="002235B3"/>
    <w:rsid w:val="002235C5"/>
    <w:rsid w:val="00223ABE"/>
    <w:rsid w:val="00224161"/>
    <w:rsid w:val="0022425A"/>
    <w:rsid w:val="0022429B"/>
    <w:rsid w:val="00224535"/>
    <w:rsid w:val="002249D1"/>
    <w:rsid w:val="002253CF"/>
    <w:rsid w:val="002255B2"/>
    <w:rsid w:val="002260BC"/>
    <w:rsid w:val="00226170"/>
    <w:rsid w:val="002262A9"/>
    <w:rsid w:val="00226485"/>
    <w:rsid w:val="002264F9"/>
    <w:rsid w:val="00226610"/>
    <w:rsid w:val="00226684"/>
    <w:rsid w:val="00226740"/>
    <w:rsid w:val="00226A8B"/>
    <w:rsid w:val="0022707F"/>
    <w:rsid w:val="002270D9"/>
    <w:rsid w:val="00227272"/>
    <w:rsid w:val="00227AD3"/>
    <w:rsid w:val="00227C59"/>
    <w:rsid w:val="002301D5"/>
    <w:rsid w:val="00230212"/>
    <w:rsid w:val="00230863"/>
    <w:rsid w:val="00230A54"/>
    <w:rsid w:val="00230ABA"/>
    <w:rsid w:val="00230E6D"/>
    <w:rsid w:val="002314A3"/>
    <w:rsid w:val="0023196A"/>
    <w:rsid w:val="00231D21"/>
    <w:rsid w:val="00231D72"/>
    <w:rsid w:val="002332D7"/>
    <w:rsid w:val="002332FB"/>
    <w:rsid w:val="00233500"/>
    <w:rsid w:val="00233B67"/>
    <w:rsid w:val="002340CC"/>
    <w:rsid w:val="00234250"/>
    <w:rsid w:val="00234447"/>
    <w:rsid w:val="00234801"/>
    <w:rsid w:val="00235758"/>
    <w:rsid w:val="002366F7"/>
    <w:rsid w:val="00236810"/>
    <w:rsid w:val="002368BE"/>
    <w:rsid w:val="00237210"/>
    <w:rsid w:val="00237433"/>
    <w:rsid w:val="0023756C"/>
    <w:rsid w:val="00237789"/>
    <w:rsid w:val="00237D12"/>
    <w:rsid w:val="00237D22"/>
    <w:rsid w:val="00240C0E"/>
    <w:rsid w:val="00240E6B"/>
    <w:rsid w:val="0024113A"/>
    <w:rsid w:val="00241167"/>
    <w:rsid w:val="0024177F"/>
    <w:rsid w:val="002426F2"/>
    <w:rsid w:val="0024282F"/>
    <w:rsid w:val="0024295B"/>
    <w:rsid w:val="00242FC5"/>
    <w:rsid w:val="00244267"/>
    <w:rsid w:val="00245083"/>
    <w:rsid w:val="00245084"/>
    <w:rsid w:val="002459B1"/>
    <w:rsid w:val="00245CF8"/>
    <w:rsid w:val="00245F8D"/>
    <w:rsid w:val="002462A5"/>
    <w:rsid w:val="00246484"/>
    <w:rsid w:val="002467E9"/>
    <w:rsid w:val="002469B0"/>
    <w:rsid w:val="00247283"/>
    <w:rsid w:val="00250D1A"/>
    <w:rsid w:val="00250F6F"/>
    <w:rsid w:val="002510C2"/>
    <w:rsid w:val="002519AA"/>
    <w:rsid w:val="00251B2C"/>
    <w:rsid w:val="00251C43"/>
    <w:rsid w:val="00251CC2"/>
    <w:rsid w:val="0025201D"/>
    <w:rsid w:val="002521A3"/>
    <w:rsid w:val="00252229"/>
    <w:rsid w:val="00252587"/>
    <w:rsid w:val="00252976"/>
    <w:rsid w:val="00252BDD"/>
    <w:rsid w:val="002532DA"/>
    <w:rsid w:val="00253336"/>
    <w:rsid w:val="00253864"/>
    <w:rsid w:val="00253CEB"/>
    <w:rsid w:val="00253D58"/>
    <w:rsid w:val="002542D7"/>
    <w:rsid w:val="002546C7"/>
    <w:rsid w:val="0025474F"/>
    <w:rsid w:val="002547D8"/>
    <w:rsid w:val="00254918"/>
    <w:rsid w:val="00254BF8"/>
    <w:rsid w:val="002554EA"/>
    <w:rsid w:val="00255608"/>
    <w:rsid w:val="00255935"/>
    <w:rsid w:val="00255AAB"/>
    <w:rsid w:val="00255D7B"/>
    <w:rsid w:val="002567BC"/>
    <w:rsid w:val="00256875"/>
    <w:rsid w:val="00256982"/>
    <w:rsid w:val="00256AAF"/>
    <w:rsid w:val="00256C42"/>
    <w:rsid w:val="00256DED"/>
    <w:rsid w:val="00257BFF"/>
    <w:rsid w:val="00260421"/>
    <w:rsid w:val="0026042E"/>
    <w:rsid w:val="002605A1"/>
    <w:rsid w:val="0026080C"/>
    <w:rsid w:val="00260ED3"/>
    <w:rsid w:val="00261250"/>
    <w:rsid w:val="002615C4"/>
    <w:rsid w:val="002621EB"/>
    <w:rsid w:val="00262ED7"/>
    <w:rsid w:val="0026314A"/>
    <w:rsid w:val="002631B5"/>
    <w:rsid w:val="0026351A"/>
    <w:rsid w:val="00263B9A"/>
    <w:rsid w:val="002640C2"/>
    <w:rsid w:val="00264669"/>
    <w:rsid w:val="002647DC"/>
    <w:rsid w:val="00264BC4"/>
    <w:rsid w:val="0026544B"/>
    <w:rsid w:val="0026634D"/>
    <w:rsid w:val="0026655A"/>
    <w:rsid w:val="00266766"/>
    <w:rsid w:val="00266C56"/>
    <w:rsid w:val="00266F8F"/>
    <w:rsid w:val="00267199"/>
    <w:rsid w:val="002674FA"/>
    <w:rsid w:val="0026762A"/>
    <w:rsid w:val="002676DD"/>
    <w:rsid w:val="00267BF7"/>
    <w:rsid w:val="00267E1B"/>
    <w:rsid w:val="00267EF4"/>
    <w:rsid w:val="0027043C"/>
    <w:rsid w:val="00270909"/>
    <w:rsid w:val="00270925"/>
    <w:rsid w:val="00270AEA"/>
    <w:rsid w:val="00270BC5"/>
    <w:rsid w:val="002712F7"/>
    <w:rsid w:val="00271646"/>
    <w:rsid w:val="00271920"/>
    <w:rsid w:val="00271B78"/>
    <w:rsid w:val="00271BCC"/>
    <w:rsid w:val="002724D5"/>
    <w:rsid w:val="0027268F"/>
    <w:rsid w:val="0027284D"/>
    <w:rsid w:val="00272887"/>
    <w:rsid w:val="00273C3B"/>
    <w:rsid w:val="00273DC4"/>
    <w:rsid w:val="00273F09"/>
    <w:rsid w:val="00274172"/>
    <w:rsid w:val="002749FB"/>
    <w:rsid w:val="002752A1"/>
    <w:rsid w:val="0027543B"/>
    <w:rsid w:val="002764E8"/>
    <w:rsid w:val="00276500"/>
    <w:rsid w:val="0027654B"/>
    <w:rsid w:val="0027678C"/>
    <w:rsid w:val="002768F5"/>
    <w:rsid w:val="0027691E"/>
    <w:rsid w:val="00276CD5"/>
    <w:rsid w:val="00276EB8"/>
    <w:rsid w:val="00276F99"/>
    <w:rsid w:val="00280CA2"/>
    <w:rsid w:val="002810B8"/>
    <w:rsid w:val="002815A6"/>
    <w:rsid w:val="002817B9"/>
    <w:rsid w:val="0028197C"/>
    <w:rsid w:val="00281B4C"/>
    <w:rsid w:val="00281CD9"/>
    <w:rsid w:val="00282317"/>
    <w:rsid w:val="002823EE"/>
    <w:rsid w:val="0028251A"/>
    <w:rsid w:val="00282CCF"/>
    <w:rsid w:val="00282DEC"/>
    <w:rsid w:val="00283139"/>
    <w:rsid w:val="002834DF"/>
    <w:rsid w:val="0028375B"/>
    <w:rsid w:val="00285009"/>
    <w:rsid w:val="00285524"/>
    <w:rsid w:val="00285D06"/>
    <w:rsid w:val="00285E71"/>
    <w:rsid w:val="0028690C"/>
    <w:rsid w:val="00286965"/>
    <w:rsid w:val="00286997"/>
    <w:rsid w:val="00286A23"/>
    <w:rsid w:val="00286B64"/>
    <w:rsid w:val="00286C08"/>
    <w:rsid w:val="00287311"/>
    <w:rsid w:val="002875D5"/>
    <w:rsid w:val="00287A54"/>
    <w:rsid w:val="00287AD0"/>
    <w:rsid w:val="00287BB0"/>
    <w:rsid w:val="00290C8E"/>
    <w:rsid w:val="0029120C"/>
    <w:rsid w:val="0029183E"/>
    <w:rsid w:val="00291BB9"/>
    <w:rsid w:val="002921F0"/>
    <w:rsid w:val="0029229E"/>
    <w:rsid w:val="00292AA4"/>
    <w:rsid w:val="00292D69"/>
    <w:rsid w:val="00293087"/>
    <w:rsid w:val="002935C1"/>
    <w:rsid w:val="00293889"/>
    <w:rsid w:val="002939DC"/>
    <w:rsid w:val="00293F21"/>
    <w:rsid w:val="0029436B"/>
    <w:rsid w:val="002944B2"/>
    <w:rsid w:val="002947E9"/>
    <w:rsid w:val="00294D4D"/>
    <w:rsid w:val="00295068"/>
    <w:rsid w:val="00295A56"/>
    <w:rsid w:val="00295E08"/>
    <w:rsid w:val="00295E80"/>
    <w:rsid w:val="00296060"/>
    <w:rsid w:val="00296063"/>
    <w:rsid w:val="002962F8"/>
    <w:rsid w:val="0029644A"/>
    <w:rsid w:val="0029651A"/>
    <w:rsid w:val="00296CEC"/>
    <w:rsid w:val="00296DCC"/>
    <w:rsid w:val="00296F40"/>
    <w:rsid w:val="0029705E"/>
    <w:rsid w:val="002971C6"/>
    <w:rsid w:val="002A0194"/>
    <w:rsid w:val="002A044F"/>
    <w:rsid w:val="002A0D88"/>
    <w:rsid w:val="002A0EDB"/>
    <w:rsid w:val="002A1010"/>
    <w:rsid w:val="002A10FB"/>
    <w:rsid w:val="002A18AA"/>
    <w:rsid w:val="002A18D8"/>
    <w:rsid w:val="002A1C1F"/>
    <w:rsid w:val="002A1C2A"/>
    <w:rsid w:val="002A3DF0"/>
    <w:rsid w:val="002A3E52"/>
    <w:rsid w:val="002A42C8"/>
    <w:rsid w:val="002A4301"/>
    <w:rsid w:val="002A4852"/>
    <w:rsid w:val="002A4BE1"/>
    <w:rsid w:val="002A5180"/>
    <w:rsid w:val="002A5538"/>
    <w:rsid w:val="002A5CEB"/>
    <w:rsid w:val="002A5EFF"/>
    <w:rsid w:val="002A5F1F"/>
    <w:rsid w:val="002A6074"/>
    <w:rsid w:val="002A6591"/>
    <w:rsid w:val="002A6AEC"/>
    <w:rsid w:val="002A72B4"/>
    <w:rsid w:val="002A7635"/>
    <w:rsid w:val="002A79C6"/>
    <w:rsid w:val="002A7BB9"/>
    <w:rsid w:val="002A7BF3"/>
    <w:rsid w:val="002A7D13"/>
    <w:rsid w:val="002A7ED6"/>
    <w:rsid w:val="002B1054"/>
    <w:rsid w:val="002B187B"/>
    <w:rsid w:val="002B1963"/>
    <w:rsid w:val="002B1B2B"/>
    <w:rsid w:val="002B1F4F"/>
    <w:rsid w:val="002B20D2"/>
    <w:rsid w:val="002B22C2"/>
    <w:rsid w:val="002B2B60"/>
    <w:rsid w:val="002B2DB6"/>
    <w:rsid w:val="002B3EC3"/>
    <w:rsid w:val="002B406D"/>
    <w:rsid w:val="002B4263"/>
    <w:rsid w:val="002B4DC5"/>
    <w:rsid w:val="002B6610"/>
    <w:rsid w:val="002B68A5"/>
    <w:rsid w:val="002B7275"/>
    <w:rsid w:val="002B7312"/>
    <w:rsid w:val="002B73B7"/>
    <w:rsid w:val="002B7BE9"/>
    <w:rsid w:val="002B7E4C"/>
    <w:rsid w:val="002B7E90"/>
    <w:rsid w:val="002C008C"/>
    <w:rsid w:val="002C0300"/>
    <w:rsid w:val="002C09F9"/>
    <w:rsid w:val="002C128E"/>
    <w:rsid w:val="002C15B4"/>
    <w:rsid w:val="002C1A1D"/>
    <w:rsid w:val="002C1A91"/>
    <w:rsid w:val="002C21DF"/>
    <w:rsid w:val="002C21FA"/>
    <w:rsid w:val="002C2850"/>
    <w:rsid w:val="002C2C4F"/>
    <w:rsid w:val="002C2F33"/>
    <w:rsid w:val="002C3E25"/>
    <w:rsid w:val="002C3F22"/>
    <w:rsid w:val="002C44A5"/>
    <w:rsid w:val="002C468E"/>
    <w:rsid w:val="002C47F4"/>
    <w:rsid w:val="002C4B6D"/>
    <w:rsid w:val="002C4B76"/>
    <w:rsid w:val="002C5688"/>
    <w:rsid w:val="002C5B58"/>
    <w:rsid w:val="002C5C94"/>
    <w:rsid w:val="002C5D19"/>
    <w:rsid w:val="002C60CF"/>
    <w:rsid w:val="002C621E"/>
    <w:rsid w:val="002C62BE"/>
    <w:rsid w:val="002C77C5"/>
    <w:rsid w:val="002C7D14"/>
    <w:rsid w:val="002C7E96"/>
    <w:rsid w:val="002C7F7B"/>
    <w:rsid w:val="002D0567"/>
    <w:rsid w:val="002D0A30"/>
    <w:rsid w:val="002D15EF"/>
    <w:rsid w:val="002D1CD5"/>
    <w:rsid w:val="002D1F44"/>
    <w:rsid w:val="002D213D"/>
    <w:rsid w:val="002D2652"/>
    <w:rsid w:val="002D2703"/>
    <w:rsid w:val="002D2C26"/>
    <w:rsid w:val="002D2EF0"/>
    <w:rsid w:val="002D3850"/>
    <w:rsid w:val="002D39E2"/>
    <w:rsid w:val="002D3B92"/>
    <w:rsid w:val="002D3FCF"/>
    <w:rsid w:val="002D489F"/>
    <w:rsid w:val="002D48A2"/>
    <w:rsid w:val="002D503A"/>
    <w:rsid w:val="002D5152"/>
    <w:rsid w:val="002D52B4"/>
    <w:rsid w:val="002D5671"/>
    <w:rsid w:val="002D57B3"/>
    <w:rsid w:val="002D5D58"/>
    <w:rsid w:val="002D5E9A"/>
    <w:rsid w:val="002D625C"/>
    <w:rsid w:val="002D62D7"/>
    <w:rsid w:val="002D63C9"/>
    <w:rsid w:val="002D6A71"/>
    <w:rsid w:val="002D7906"/>
    <w:rsid w:val="002D7924"/>
    <w:rsid w:val="002D7CD5"/>
    <w:rsid w:val="002D7F43"/>
    <w:rsid w:val="002E03F6"/>
    <w:rsid w:val="002E0800"/>
    <w:rsid w:val="002E0D82"/>
    <w:rsid w:val="002E1293"/>
    <w:rsid w:val="002E1414"/>
    <w:rsid w:val="002E182D"/>
    <w:rsid w:val="002E1924"/>
    <w:rsid w:val="002E1BCF"/>
    <w:rsid w:val="002E2B4A"/>
    <w:rsid w:val="002E31CD"/>
    <w:rsid w:val="002E37BC"/>
    <w:rsid w:val="002E3A5D"/>
    <w:rsid w:val="002E3A82"/>
    <w:rsid w:val="002E3BCB"/>
    <w:rsid w:val="002E47D3"/>
    <w:rsid w:val="002E51E1"/>
    <w:rsid w:val="002E5C3C"/>
    <w:rsid w:val="002E5E7D"/>
    <w:rsid w:val="002E68FE"/>
    <w:rsid w:val="002E73A9"/>
    <w:rsid w:val="002E7812"/>
    <w:rsid w:val="002E7980"/>
    <w:rsid w:val="002E7B1E"/>
    <w:rsid w:val="002E7FF2"/>
    <w:rsid w:val="002F02A4"/>
    <w:rsid w:val="002F063E"/>
    <w:rsid w:val="002F0836"/>
    <w:rsid w:val="002F12B8"/>
    <w:rsid w:val="002F1601"/>
    <w:rsid w:val="002F17E5"/>
    <w:rsid w:val="002F1822"/>
    <w:rsid w:val="002F1DA7"/>
    <w:rsid w:val="002F207F"/>
    <w:rsid w:val="002F2885"/>
    <w:rsid w:val="002F28CE"/>
    <w:rsid w:val="002F2B0E"/>
    <w:rsid w:val="002F3032"/>
    <w:rsid w:val="002F3454"/>
    <w:rsid w:val="002F35E3"/>
    <w:rsid w:val="002F3B6E"/>
    <w:rsid w:val="002F3FA1"/>
    <w:rsid w:val="002F42E3"/>
    <w:rsid w:val="002F4F0F"/>
    <w:rsid w:val="002F56B2"/>
    <w:rsid w:val="002F56EE"/>
    <w:rsid w:val="002F5D7D"/>
    <w:rsid w:val="002F5FC1"/>
    <w:rsid w:val="002F6BC0"/>
    <w:rsid w:val="002F6CCC"/>
    <w:rsid w:val="002F7323"/>
    <w:rsid w:val="00300DA2"/>
    <w:rsid w:val="0030139D"/>
    <w:rsid w:val="00301F00"/>
    <w:rsid w:val="00302932"/>
    <w:rsid w:val="003029DC"/>
    <w:rsid w:val="003033F2"/>
    <w:rsid w:val="003036C1"/>
    <w:rsid w:val="003037C3"/>
    <w:rsid w:val="00303DBD"/>
    <w:rsid w:val="00304358"/>
    <w:rsid w:val="00304431"/>
    <w:rsid w:val="003047EB"/>
    <w:rsid w:val="00304DFC"/>
    <w:rsid w:val="00305015"/>
    <w:rsid w:val="00305643"/>
    <w:rsid w:val="003056B4"/>
    <w:rsid w:val="003056CD"/>
    <w:rsid w:val="003056F9"/>
    <w:rsid w:val="00305791"/>
    <w:rsid w:val="00305C0C"/>
    <w:rsid w:val="00305D32"/>
    <w:rsid w:val="00305FB1"/>
    <w:rsid w:val="0030684E"/>
    <w:rsid w:val="00306968"/>
    <w:rsid w:val="00306B12"/>
    <w:rsid w:val="00306E2E"/>
    <w:rsid w:val="003070CB"/>
    <w:rsid w:val="003072D0"/>
    <w:rsid w:val="0030779B"/>
    <w:rsid w:val="003077EC"/>
    <w:rsid w:val="003079BE"/>
    <w:rsid w:val="003100C3"/>
    <w:rsid w:val="00310918"/>
    <w:rsid w:val="0031091B"/>
    <w:rsid w:val="00310925"/>
    <w:rsid w:val="003117CF"/>
    <w:rsid w:val="003117E9"/>
    <w:rsid w:val="00312535"/>
    <w:rsid w:val="003125FC"/>
    <w:rsid w:val="00312613"/>
    <w:rsid w:val="00312B68"/>
    <w:rsid w:val="00312C7D"/>
    <w:rsid w:val="00313517"/>
    <w:rsid w:val="0031359F"/>
    <w:rsid w:val="00313AEC"/>
    <w:rsid w:val="00313B20"/>
    <w:rsid w:val="00313E98"/>
    <w:rsid w:val="003140F6"/>
    <w:rsid w:val="00314156"/>
    <w:rsid w:val="00314239"/>
    <w:rsid w:val="0031484C"/>
    <w:rsid w:val="00314BCB"/>
    <w:rsid w:val="00314DA6"/>
    <w:rsid w:val="00315250"/>
    <w:rsid w:val="003157E9"/>
    <w:rsid w:val="00315A40"/>
    <w:rsid w:val="0031602E"/>
    <w:rsid w:val="00316692"/>
    <w:rsid w:val="003166B2"/>
    <w:rsid w:val="003169E3"/>
    <w:rsid w:val="00316A2D"/>
    <w:rsid w:val="00316A66"/>
    <w:rsid w:val="00316C83"/>
    <w:rsid w:val="00316DFE"/>
    <w:rsid w:val="00316F8F"/>
    <w:rsid w:val="0031772B"/>
    <w:rsid w:val="003178A7"/>
    <w:rsid w:val="00317B8A"/>
    <w:rsid w:val="00317F4F"/>
    <w:rsid w:val="00320054"/>
    <w:rsid w:val="0032015C"/>
    <w:rsid w:val="003201A6"/>
    <w:rsid w:val="00320584"/>
    <w:rsid w:val="003206AD"/>
    <w:rsid w:val="0032075D"/>
    <w:rsid w:val="00320DB0"/>
    <w:rsid w:val="00321360"/>
    <w:rsid w:val="00321521"/>
    <w:rsid w:val="00321B50"/>
    <w:rsid w:val="003223AB"/>
    <w:rsid w:val="0032256A"/>
    <w:rsid w:val="00322685"/>
    <w:rsid w:val="00322E02"/>
    <w:rsid w:val="00323368"/>
    <w:rsid w:val="00323A7A"/>
    <w:rsid w:val="00323E98"/>
    <w:rsid w:val="00324793"/>
    <w:rsid w:val="0032497A"/>
    <w:rsid w:val="00324E93"/>
    <w:rsid w:val="00325162"/>
    <w:rsid w:val="00325317"/>
    <w:rsid w:val="00325B40"/>
    <w:rsid w:val="00325C66"/>
    <w:rsid w:val="00325DCD"/>
    <w:rsid w:val="00325F7C"/>
    <w:rsid w:val="00326448"/>
    <w:rsid w:val="00326532"/>
    <w:rsid w:val="00326781"/>
    <w:rsid w:val="00326798"/>
    <w:rsid w:val="00326A91"/>
    <w:rsid w:val="0032705B"/>
    <w:rsid w:val="003278F2"/>
    <w:rsid w:val="003279C6"/>
    <w:rsid w:val="00330881"/>
    <w:rsid w:val="00331411"/>
    <w:rsid w:val="00331B02"/>
    <w:rsid w:val="0033204E"/>
    <w:rsid w:val="003320C3"/>
    <w:rsid w:val="00332501"/>
    <w:rsid w:val="00332539"/>
    <w:rsid w:val="00332FA6"/>
    <w:rsid w:val="003331C0"/>
    <w:rsid w:val="00333233"/>
    <w:rsid w:val="0033345F"/>
    <w:rsid w:val="00333B4D"/>
    <w:rsid w:val="003340BD"/>
    <w:rsid w:val="003343EC"/>
    <w:rsid w:val="00334670"/>
    <w:rsid w:val="00335727"/>
    <w:rsid w:val="00335C02"/>
    <w:rsid w:val="00335D3A"/>
    <w:rsid w:val="0033603E"/>
    <w:rsid w:val="003364D0"/>
    <w:rsid w:val="00336653"/>
    <w:rsid w:val="0033682D"/>
    <w:rsid w:val="00336CD1"/>
    <w:rsid w:val="003371E4"/>
    <w:rsid w:val="0033746D"/>
    <w:rsid w:val="00337CFA"/>
    <w:rsid w:val="0034017B"/>
    <w:rsid w:val="00340555"/>
    <w:rsid w:val="0034088B"/>
    <w:rsid w:val="00340B9C"/>
    <w:rsid w:val="00340C41"/>
    <w:rsid w:val="0034103B"/>
    <w:rsid w:val="00341313"/>
    <w:rsid w:val="00341743"/>
    <w:rsid w:val="00341C26"/>
    <w:rsid w:val="0034315B"/>
    <w:rsid w:val="0034362C"/>
    <w:rsid w:val="003437B0"/>
    <w:rsid w:val="003437B3"/>
    <w:rsid w:val="0034425B"/>
    <w:rsid w:val="00344701"/>
    <w:rsid w:val="003447D0"/>
    <w:rsid w:val="0034489A"/>
    <w:rsid w:val="00344FB9"/>
    <w:rsid w:val="00345767"/>
    <w:rsid w:val="003463DE"/>
    <w:rsid w:val="00346806"/>
    <w:rsid w:val="00346C51"/>
    <w:rsid w:val="00346F2D"/>
    <w:rsid w:val="00347478"/>
    <w:rsid w:val="0034771A"/>
    <w:rsid w:val="00347A44"/>
    <w:rsid w:val="003504D7"/>
    <w:rsid w:val="00350615"/>
    <w:rsid w:val="003506FF"/>
    <w:rsid w:val="00351345"/>
    <w:rsid w:val="003514FF"/>
    <w:rsid w:val="00351540"/>
    <w:rsid w:val="00351BA0"/>
    <w:rsid w:val="00351C39"/>
    <w:rsid w:val="00351CEC"/>
    <w:rsid w:val="00351D67"/>
    <w:rsid w:val="00352CB1"/>
    <w:rsid w:val="00354368"/>
    <w:rsid w:val="003543EE"/>
    <w:rsid w:val="0035470D"/>
    <w:rsid w:val="00354A10"/>
    <w:rsid w:val="00354E46"/>
    <w:rsid w:val="00355009"/>
    <w:rsid w:val="003554FE"/>
    <w:rsid w:val="00355596"/>
    <w:rsid w:val="00355CFD"/>
    <w:rsid w:val="00355F1A"/>
    <w:rsid w:val="003560B6"/>
    <w:rsid w:val="0035617D"/>
    <w:rsid w:val="0035625D"/>
    <w:rsid w:val="00356B4C"/>
    <w:rsid w:val="00357082"/>
    <w:rsid w:val="00357481"/>
    <w:rsid w:val="003609AC"/>
    <w:rsid w:val="00360B55"/>
    <w:rsid w:val="00360BCD"/>
    <w:rsid w:val="00361391"/>
    <w:rsid w:val="00361CE8"/>
    <w:rsid w:val="00361FCB"/>
    <w:rsid w:val="00361FDA"/>
    <w:rsid w:val="00362037"/>
    <w:rsid w:val="0036234F"/>
    <w:rsid w:val="00362474"/>
    <w:rsid w:val="0036289A"/>
    <w:rsid w:val="00362C0E"/>
    <w:rsid w:val="003635CD"/>
    <w:rsid w:val="003639C0"/>
    <w:rsid w:val="003639FB"/>
    <w:rsid w:val="00363DD4"/>
    <w:rsid w:val="003641A1"/>
    <w:rsid w:val="003643D9"/>
    <w:rsid w:val="003647BE"/>
    <w:rsid w:val="0036487E"/>
    <w:rsid w:val="00364B8E"/>
    <w:rsid w:val="00364D0C"/>
    <w:rsid w:val="00364F1A"/>
    <w:rsid w:val="00366026"/>
    <w:rsid w:val="003665E0"/>
    <w:rsid w:val="0036673B"/>
    <w:rsid w:val="00366970"/>
    <w:rsid w:val="00366DD0"/>
    <w:rsid w:val="00366E0A"/>
    <w:rsid w:val="00366F67"/>
    <w:rsid w:val="003670F7"/>
    <w:rsid w:val="00367171"/>
    <w:rsid w:val="00367AC7"/>
    <w:rsid w:val="00367B88"/>
    <w:rsid w:val="00367FED"/>
    <w:rsid w:val="00370349"/>
    <w:rsid w:val="00370FC6"/>
    <w:rsid w:val="00371F27"/>
    <w:rsid w:val="003722A2"/>
    <w:rsid w:val="00372303"/>
    <w:rsid w:val="003723ED"/>
    <w:rsid w:val="00372855"/>
    <w:rsid w:val="00372A91"/>
    <w:rsid w:val="00373109"/>
    <w:rsid w:val="003734CF"/>
    <w:rsid w:val="003737B3"/>
    <w:rsid w:val="0037404C"/>
    <w:rsid w:val="0037428C"/>
    <w:rsid w:val="00374296"/>
    <w:rsid w:val="00374EDD"/>
    <w:rsid w:val="00375031"/>
    <w:rsid w:val="003750F6"/>
    <w:rsid w:val="00375268"/>
    <w:rsid w:val="00375332"/>
    <w:rsid w:val="00375960"/>
    <w:rsid w:val="003759FA"/>
    <w:rsid w:val="00375A39"/>
    <w:rsid w:val="00375FA7"/>
    <w:rsid w:val="00376364"/>
    <w:rsid w:val="003764A7"/>
    <w:rsid w:val="00376575"/>
    <w:rsid w:val="003768B3"/>
    <w:rsid w:val="00377BB7"/>
    <w:rsid w:val="00377BB8"/>
    <w:rsid w:val="00377D05"/>
    <w:rsid w:val="00380B77"/>
    <w:rsid w:val="0038119B"/>
    <w:rsid w:val="00381A33"/>
    <w:rsid w:val="00381B52"/>
    <w:rsid w:val="00381BFD"/>
    <w:rsid w:val="0038247C"/>
    <w:rsid w:val="00382555"/>
    <w:rsid w:val="00382564"/>
    <w:rsid w:val="003827E7"/>
    <w:rsid w:val="00382C37"/>
    <w:rsid w:val="0038326F"/>
    <w:rsid w:val="003833AA"/>
    <w:rsid w:val="00383619"/>
    <w:rsid w:val="003837DC"/>
    <w:rsid w:val="00383BD8"/>
    <w:rsid w:val="0038478B"/>
    <w:rsid w:val="003848A0"/>
    <w:rsid w:val="00385868"/>
    <w:rsid w:val="003859E9"/>
    <w:rsid w:val="00385B09"/>
    <w:rsid w:val="00385C5F"/>
    <w:rsid w:val="00385F47"/>
    <w:rsid w:val="003860F6"/>
    <w:rsid w:val="003861D6"/>
    <w:rsid w:val="00386A1F"/>
    <w:rsid w:val="00386E61"/>
    <w:rsid w:val="00387E19"/>
    <w:rsid w:val="003901D8"/>
    <w:rsid w:val="0039048C"/>
    <w:rsid w:val="0039064A"/>
    <w:rsid w:val="003906A8"/>
    <w:rsid w:val="00390839"/>
    <w:rsid w:val="00390C2B"/>
    <w:rsid w:val="003913E9"/>
    <w:rsid w:val="003918D7"/>
    <w:rsid w:val="00391A7E"/>
    <w:rsid w:val="003925E9"/>
    <w:rsid w:val="003928CA"/>
    <w:rsid w:val="00392B2D"/>
    <w:rsid w:val="00392E7F"/>
    <w:rsid w:val="00392F36"/>
    <w:rsid w:val="00393007"/>
    <w:rsid w:val="003931C0"/>
    <w:rsid w:val="00393253"/>
    <w:rsid w:val="0039325F"/>
    <w:rsid w:val="00393265"/>
    <w:rsid w:val="0039356E"/>
    <w:rsid w:val="003938C1"/>
    <w:rsid w:val="003938F1"/>
    <w:rsid w:val="00393B9E"/>
    <w:rsid w:val="00393F1C"/>
    <w:rsid w:val="0039446C"/>
    <w:rsid w:val="00394748"/>
    <w:rsid w:val="00394B58"/>
    <w:rsid w:val="003952E7"/>
    <w:rsid w:val="003957B4"/>
    <w:rsid w:val="00395BA4"/>
    <w:rsid w:val="00395FF1"/>
    <w:rsid w:val="003962CA"/>
    <w:rsid w:val="00396FFA"/>
    <w:rsid w:val="00397644"/>
    <w:rsid w:val="003976C2"/>
    <w:rsid w:val="00397D19"/>
    <w:rsid w:val="003A0119"/>
    <w:rsid w:val="003A055F"/>
    <w:rsid w:val="003A09A3"/>
    <w:rsid w:val="003A0D8F"/>
    <w:rsid w:val="003A0D98"/>
    <w:rsid w:val="003A14B4"/>
    <w:rsid w:val="003A172E"/>
    <w:rsid w:val="003A1A2D"/>
    <w:rsid w:val="003A2136"/>
    <w:rsid w:val="003A2495"/>
    <w:rsid w:val="003A2C7B"/>
    <w:rsid w:val="003A31C6"/>
    <w:rsid w:val="003A37F5"/>
    <w:rsid w:val="003A3C81"/>
    <w:rsid w:val="003A3DD2"/>
    <w:rsid w:val="003A44BF"/>
    <w:rsid w:val="003A44C5"/>
    <w:rsid w:val="003A4851"/>
    <w:rsid w:val="003A4BE2"/>
    <w:rsid w:val="003A4E49"/>
    <w:rsid w:val="003A540E"/>
    <w:rsid w:val="003A5825"/>
    <w:rsid w:val="003A58C1"/>
    <w:rsid w:val="003A5D3C"/>
    <w:rsid w:val="003A5F97"/>
    <w:rsid w:val="003A6102"/>
    <w:rsid w:val="003A61A9"/>
    <w:rsid w:val="003A635E"/>
    <w:rsid w:val="003A660A"/>
    <w:rsid w:val="003A6C6A"/>
    <w:rsid w:val="003A6CF5"/>
    <w:rsid w:val="003A7391"/>
    <w:rsid w:val="003A78CB"/>
    <w:rsid w:val="003B0057"/>
    <w:rsid w:val="003B0650"/>
    <w:rsid w:val="003B0849"/>
    <w:rsid w:val="003B0B5F"/>
    <w:rsid w:val="003B19B1"/>
    <w:rsid w:val="003B1A4A"/>
    <w:rsid w:val="003B2059"/>
    <w:rsid w:val="003B249F"/>
    <w:rsid w:val="003B2BF4"/>
    <w:rsid w:val="003B2D2D"/>
    <w:rsid w:val="003B2EF4"/>
    <w:rsid w:val="003B3105"/>
    <w:rsid w:val="003B3365"/>
    <w:rsid w:val="003B35B4"/>
    <w:rsid w:val="003B450E"/>
    <w:rsid w:val="003B4677"/>
    <w:rsid w:val="003B4727"/>
    <w:rsid w:val="003B498A"/>
    <w:rsid w:val="003B54EC"/>
    <w:rsid w:val="003B55AE"/>
    <w:rsid w:val="003B5A16"/>
    <w:rsid w:val="003B6319"/>
    <w:rsid w:val="003B6404"/>
    <w:rsid w:val="003B664D"/>
    <w:rsid w:val="003B6784"/>
    <w:rsid w:val="003B7437"/>
    <w:rsid w:val="003B753C"/>
    <w:rsid w:val="003C0117"/>
    <w:rsid w:val="003C0456"/>
    <w:rsid w:val="003C0656"/>
    <w:rsid w:val="003C0923"/>
    <w:rsid w:val="003C09D6"/>
    <w:rsid w:val="003C0B9C"/>
    <w:rsid w:val="003C0FDC"/>
    <w:rsid w:val="003C1983"/>
    <w:rsid w:val="003C24AE"/>
    <w:rsid w:val="003C2A35"/>
    <w:rsid w:val="003C2DFC"/>
    <w:rsid w:val="003C3289"/>
    <w:rsid w:val="003C33CE"/>
    <w:rsid w:val="003C3439"/>
    <w:rsid w:val="003C35FD"/>
    <w:rsid w:val="003C3DFC"/>
    <w:rsid w:val="003C3F86"/>
    <w:rsid w:val="003C3FA9"/>
    <w:rsid w:val="003C416B"/>
    <w:rsid w:val="003C435D"/>
    <w:rsid w:val="003C44B1"/>
    <w:rsid w:val="003C4616"/>
    <w:rsid w:val="003C4C08"/>
    <w:rsid w:val="003C4C50"/>
    <w:rsid w:val="003C4EC0"/>
    <w:rsid w:val="003C5080"/>
    <w:rsid w:val="003C5375"/>
    <w:rsid w:val="003C5AC1"/>
    <w:rsid w:val="003C5F36"/>
    <w:rsid w:val="003C68EA"/>
    <w:rsid w:val="003C6900"/>
    <w:rsid w:val="003C6B1F"/>
    <w:rsid w:val="003C6CD4"/>
    <w:rsid w:val="003C7413"/>
    <w:rsid w:val="003C7596"/>
    <w:rsid w:val="003C79B8"/>
    <w:rsid w:val="003C7DB4"/>
    <w:rsid w:val="003C7E74"/>
    <w:rsid w:val="003D02E8"/>
    <w:rsid w:val="003D0494"/>
    <w:rsid w:val="003D0EF1"/>
    <w:rsid w:val="003D1252"/>
    <w:rsid w:val="003D16A1"/>
    <w:rsid w:val="003D175B"/>
    <w:rsid w:val="003D190B"/>
    <w:rsid w:val="003D1BC1"/>
    <w:rsid w:val="003D1D77"/>
    <w:rsid w:val="003D1FC9"/>
    <w:rsid w:val="003D2095"/>
    <w:rsid w:val="003D25FF"/>
    <w:rsid w:val="003D30A2"/>
    <w:rsid w:val="003D33F5"/>
    <w:rsid w:val="003D37BF"/>
    <w:rsid w:val="003D41C0"/>
    <w:rsid w:val="003D452F"/>
    <w:rsid w:val="003D4934"/>
    <w:rsid w:val="003D50D2"/>
    <w:rsid w:val="003D5155"/>
    <w:rsid w:val="003D5280"/>
    <w:rsid w:val="003D56D3"/>
    <w:rsid w:val="003D59A8"/>
    <w:rsid w:val="003D5A54"/>
    <w:rsid w:val="003D64D5"/>
    <w:rsid w:val="003D6D77"/>
    <w:rsid w:val="003D7778"/>
    <w:rsid w:val="003D7AA5"/>
    <w:rsid w:val="003D7BC7"/>
    <w:rsid w:val="003D7BD0"/>
    <w:rsid w:val="003E006D"/>
    <w:rsid w:val="003E0928"/>
    <w:rsid w:val="003E0A34"/>
    <w:rsid w:val="003E0BB1"/>
    <w:rsid w:val="003E0E6D"/>
    <w:rsid w:val="003E0F3D"/>
    <w:rsid w:val="003E226A"/>
    <w:rsid w:val="003E2378"/>
    <w:rsid w:val="003E2431"/>
    <w:rsid w:val="003E2C30"/>
    <w:rsid w:val="003E2DD7"/>
    <w:rsid w:val="003E3363"/>
    <w:rsid w:val="003E3496"/>
    <w:rsid w:val="003E3692"/>
    <w:rsid w:val="003E4BD9"/>
    <w:rsid w:val="003E4DBA"/>
    <w:rsid w:val="003E4FA3"/>
    <w:rsid w:val="003E5646"/>
    <w:rsid w:val="003E6111"/>
    <w:rsid w:val="003E658B"/>
    <w:rsid w:val="003E6735"/>
    <w:rsid w:val="003E6D6A"/>
    <w:rsid w:val="003E75FF"/>
    <w:rsid w:val="003E7661"/>
    <w:rsid w:val="003E76AC"/>
    <w:rsid w:val="003E76CA"/>
    <w:rsid w:val="003E7FE8"/>
    <w:rsid w:val="003F0215"/>
    <w:rsid w:val="003F03BB"/>
    <w:rsid w:val="003F0415"/>
    <w:rsid w:val="003F09A0"/>
    <w:rsid w:val="003F0AD7"/>
    <w:rsid w:val="003F0D0C"/>
    <w:rsid w:val="003F0F12"/>
    <w:rsid w:val="003F2552"/>
    <w:rsid w:val="003F255D"/>
    <w:rsid w:val="003F2978"/>
    <w:rsid w:val="003F2A2B"/>
    <w:rsid w:val="003F2C63"/>
    <w:rsid w:val="003F34CD"/>
    <w:rsid w:val="003F34E4"/>
    <w:rsid w:val="003F36AE"/>
    <w:rsid w:val="003F3B4A"/>
    <w:rsid w:val="003F4238"/>
    <w:rsid w:val="003F47BA"/>
    <w:rsid w:val="003F4C36"/>
    <w:rsid w:val="003F536E"/>
    <w:rsid w:val="003F58D3"/>
    <w:rsid w:val="003F667D"/>
    <w:rsid w:val="003F6D3C"/>
    <w:rsid w:val="003F6D90"/>
    <w:rsid w:val="003F71EC"/>
    <w:rsid w:val="003F73CF"/>
    <w:rsid w:val="003F74E1"/>
    <w:rsid w:val="003F7554"/>
    <w:rsid w:val="003F798B"/>
    <w:rsid w:val="003F7996"/>
    <w:rsid w:val="003F79DB"/>
    <w:rsid w:val="003F7E39"/>
    <w:rsid w:val="003F7FE5"/>
    <w:rsid w:val="004001EB"/>
    <w:rsid w:val="00400D0A"/>
    <w:rsid w:val="00400D50"/>
    <w:rsid w:val="00400FF3"/>
    <w:rsid w:val="004012F6"/>
    <w:rsid w:val="004015D3"/>
    <w:rsid w:val="00401C60"/>
    <w:rsid w:val="00401D47"/>
    <w:rsid w:val="00401E04"/>
    <w:rsid w:val="004025E5"/>
    <w:rsid w:val="00402684"/>
    <w:rsid w:val="004026BA"/>
    <w:rsid w:val="0040299E"/>
    <w:rsid w:val="00402DCF"/>
    <w:rsid w:val="00402FC7"/>
    <w:rsid w:val="00403702"/>
    <w:rsid w:val="0040406B"/>
    <w:rsid w:val="00404B79"/>
    <w:rsid w:val="004055E9"/>
    <w:rsid w:val="00405B24"/>
    <w:rsid w:val="00405F4B"/>
    <w:rsid w:val="004065F3"/>
    <w:rsid w:val="004076D3"/>
    <w:rsid w:val="004076DB"/>
    <w:rsid w:val="00407BA4"/>
    <w:rsid w:val="0041002C"/>
    <w:rsid w:val="004100C6"/>
    <w:rsid w:val="00410A73"/>
    <w:rsid w:val="0041115C"/>
    <w:rsid w:val="0041123C"/>
    <w:rsid w:val="004112C1"/>
    <w:rsid w:val="00411B03"/>
    <w:rsid w:val="00412019"/>
    <w:rsid w:val="00412510"/>
    <w:rsid w:val="0041254A"/>
    <w:rsid w:val="004129E1"/>
    <w:rsid w:val="00412CD6"/>
    <w:rsid w:val="00412E35"/>
    <w:rsid w:val="00413030"/>
    <w:rsid w:val="00413069"/>
    <w:rsid w:val="00413101"/>
    <w:rsid w:val="0041347F"/>
    <w:rsid w:val="0041378A"/>
    <w:rsid w:val="0041441D"/>
    <w:rsid w:val="00414F87"/>
    <w:rsid w:val="0041502F"/>
    <w:rsid w:val="0041518C"/>
    <w:rsid w:val="004152A9"/>
    <w:rsid w:val="004156C4"/>
    <w:rsid w:val="00415B08"/>
    <w:rsid w:val="004164B1"/>
    <w:rsid w:val="00416697"/>
    <w:rsid w:val="004167A9"/>
    <w:rsid w:val="00416BC3"/>
    <w:rsid w:val="00416EA7"/>
    <w:rsid w:val="0041707C"/>
    <w:rsid w:val="00417BA1"/>
    <w:rsid w:val="00417BDE"/>
    <w:rsid w:val="0042017F"/>
    <w:rsid w:val="00420413"/>
    <w:rsid w:val="004209BE"/>
    <w:rsid w:val="00420CCA"/>
    <w:rsid w:val="00420DC6"/>
    <w:rsid w:val="00420EFA"/>
    <w:rsid w:val="0042102D"/>
    <w:rsid w:val="0042143A"/>
    <w:rsid w:val="0042155B"/>
    <w:rsid w:val="00421D62"/>
    <w:rsid w:val="00421DA7"/>
    <w:rsid w:val="00421F41"/>
    <w:rsid w:val="00422A0C"/>
    <w:rsid w:val="0042309E"/>
    <w:rsid w:val="004231E4"/>
    <w:rsid w:val="00423272"/>
    <w:rsid w:val="0042376D"/>
    <w:rsid w:val="004238F6"/>
    <w:rsid w:val="00423B42"/>
    <w:rsid w:val="00423DC4"/>
    <w:rsid w:val="00423F76"/>
    <w:rsid w:val="00423FE4"/>
    <w:rsid w:val="004245AE"/>
    <w:rsid w:val="00424739"/>
    <w:rsid w:val="00425035"/>
    <w:rsid w:val="0042529F"/>
    <w:rsid w:val="0042534C"/>
    <w:rsid w:val="004258CF"/>
    <w:rsid w:val="00425B9B"/>
    <w:rsid w:val="00425CA9"/>
    <w:rsid w:val="004263B9"/>
    <w:rsid w:val="0042684C"/>
    <w:rsid w:val="004268A9"/>
    <w:rsid w:val="00426CF7"/>
    <w:rsid w:val="00426D07"/>
    <w:rsid w:val="00426F40"/>
    <w:rsid w:val="00427334"/>
    <w:rsid w:val="00427493"/>
    <w:rsid w:val="0042756D"/>
    <w:rsid w:val="0042757A"/>
    <w:rsid w:val="00427726"/>
    <w:rsid w:val="00427744"/>
    <w:rsid w:val="00427E42"/>
    <w:rsid w:val="00427F2A"/>
    <w:rsid w:val="00427F3C"/>
    <w:rsid w:val="00430BEC"/>
    <w:rsid w:val="0043113E"/>
    <w:rsid w:val="00431501"/>
    <w:rsid w:val="004316D9"/>
    <w:rsid w:val="00431BB2"/>
    <w:rsid w:val="00431D92"/>
    <w:rsid w:val="00431F8C"/>
    <w:rsid w:val="00431FAF"/>
    <w:rsid w:val="004323D5"/>
    <w:rsid w:val="00432B10"/>
    <w:rsid w:val="00432C08"/>
    <w:rsid w:val="00432E0D"/>
    <w:rsid w:val="00432E4F"/>
    <w:rsid w:val="004330F5"/>
    <w:rsid w:val="00433155"/>
    <w:rsid w:val="00433259"/>
    <w:rsid w:val="004337F8"/>
    <w:rsid w:val="0043390C"/>
    <w:rsid w:val="00433B8E"/>
    <w:rsid w:val="00433BCC"/>
    <w:rsid w:val="00434258"/>
    <w:rsid w:val="00434438"/>
    <w:rsid w:val="0043449E"/>
    <w:rsid w:val="00434B20"/>
    <w:rsid w:val="0043565D"/>
    <w:rsid w:val="0043572D"/>
    <w:rsid w:val="00435759"/>
    <w:rsid w:val="00435793"/>
    <w:rsid w:val="00435858"/>
    <w:rsid w:val="00435976"/>
    <w:rsid w:val="00435A61"/>
    <w:rsid w:val="00435B79"/>
    <w:rsid w:val="00435F68"/>
    <w:rsid w:val="00435F7B"/>
    <w:rsid w:val="004360AC"/>
    <w:rsid w:val="0043638A"/>
    <w:rsid w:val="00436A70"/>
    <w:rsid w:val="004375C2"/>
    <w:rsid w:val="0043763D"/>
    <w:rsid w:val="004379F5"/>
    <w:rsid w:val="00440169"/>
    <w:rsid w:val="004401D2"/>
    <w:rsid w:val="00440401"/>
    <w:rsid w:val="00440C4F"/>
    <w:rsid w:val="00441421"/>
    <w:rsid w:val="0044157E"/>
    <w:rsid w:val="00442580"/>
    <w:rsid w:val="00442F28"/>
    <w:rsid w:val="00443278"/>
    <w:rsid w:val="004445AE"/>
    <w:rsid w:val="0044505A"/>
    <w:rsid w:val="00445252"/>
    <w:rsid w:val="004454EF"/>
    <w:rsid w:val="00445E42"/>
    <w:rsid w:val="00445FDC"/>
    <w:rsid w:val="004466D3"/>
    <w:rsid w:val="0044681A"/>
    <w:rsid w:val="00446D72"/>
    <w:rsid w:val="00446D78"/>
    <w:rsid w:val="00446DE7"/>
    <w:rsid w:val="00447731"/>
    <w:rsid w:val="00447989"/>
    <w:rsid w:val="00447BC0"/>
    <w:rsid w:val="00447D23"/>
    <w:rsid w:val="0045055C"/>
    <w:rsid w:val="00450A8A"/>
    <w:rsid w:val="00451178"/>
    <w:rsid w:val="004511F3"/>
    <w:rsid w:val="00451745"/>
    <w:rsid w:val="00451BEA"/>
    <w:rsid w:val="004520F1"/>
    <w:rsid w:val="00452117"/>
    <w:rsid w:val="00452374"/>
    <w:rsid w:val="00452A0A"/>
    <w:rsid w:val="00452C27"/>
    <w:rsid w:val="004531F1"/>
    <w:rsid w:val="0045364A"/>
    <w:rsid w:val="00453A4A"/>
    <w:rsid w:val="004540F8"/>
    <w:rsid w:val="0045459B"/>
    <w:rsid w:val="00454B3C"/>
    <w:rsid w:val="00454BA8"/>
    <w:rsid w:val="0045505D"/>
    <w:rsid w:val="004553C8"/>
    <w:rsid w:val="004554DF"/>
    <w:rsid w:val="00455646"/>
    <w:rsid w:val="00456884"/>
    <w:rsid w:val="00456E68"/>
    <w:rsid w:val="00456F29"/>
    <w:rsid w:val="004579B9"/>
    <w:rsid w:val="00457DCB"/>
    <w:rsid w:val="00457E98"/>
    <w:rsid w:val="00460451"/>
    <w:rsid w:val="00460B2A"/>
    <w:rsid w:val="00460BA9"/>
    <w:rsid w:val="004613CC"/>
    <w:rsid w:val="0046229D"/>
    <w:rsid w:val="004629B5"/>
    <w:rsid w:val="0046301C"/>
    <w:rsid w:val="0046377E"/>
    <w:rsid w:val="004638A0"/>
    <w:rsid w:val="00464EA1"/>
    <w:rsid w:val="004652CD"/>
    <w:rsid w:val="004653C5"/>
    <w:rsid w:val="004654D9"/>
    <w:rsid w:val="0046580E"/>
    <w:rsid w:val="004659A8"/>
    <w:rsid w:val="0046604E"/>
    <w:rsid w:val="004660FE"/>
    <w:rsid w:val="00466395"/>
    <w:rsid w:val="0046653D"/>
    <w:rsid w:val="00466AB3"/>
    <w:rsid w:val="00467F1B"/>
    <w:rsid w:val="004700E0"/>
    <w:rsid w:val="004705B1"/>
    <w:rsid w:val="00470C00"/>
    <w:rsid w:val="00470D7E"/>
    <w:rsid w:val="00471065"/>
    <w:rsid w:val="004711AC"/>
    <w:rsid w:val="0047184E"/>
    <w:rsid w:val="00472F11"/>
    <w:rsid w:val="00473102"/>
    <w:rsid w:val="004738C2"/>
    <w:rsid w:val="00473BEF"/>
    <w:rsid w:val="00473D90"/>
    <w:rsid w:val="00473E84"/>
    <w:rsid w:val="004745B1"/>
    <w:rsid w:val="004746A6"/>
    <w:rsid w:val="00474A64"/>
    <w:rsid w:val="00475704"/>
    <w:rsid w:val="00475ADD"/>
    <w:rsid w:val="0047619F"/>
    <w:rsid w:val="00476853"/>
    <w:rsid w:val="00476B21"/>
    <w:rsid w:val="00477380"/>
    <w:rsid w:val="00477B87"/>
    <w:rsid w:val="00477FEE"/>
    <w:rsid w:val="0048016D"/>
    <w:rsid w:val="004801F3"/>
    <w:rsid w:val="00480599"/>
    <w:rsid w:val="00480687"/>
    <w:rsid w:val="004811F0"/>
    <w:rsid w:val="004817D8"/>
    <w:rsid w:val="00481955"/>
    <w:rsid w:val="00481C7C"/>
    <w:rsid w:val="00482260"/>
    <w:rsid w:val="00482398"/>
    <w:rsid w:val="004835FC"/>
    <w:rsid w:val="00483ADD"/>
    <w:rsid w:val="00483D56"/>
    <w:rsid w:val="00483F25"/>
    <w:rsid w:val="004845CD"/>
    <w:rsid w:val="0048485E"/>
    <w:rsid w:val="00484967"/>
    <w:rsid w:val="00484DDD"/>
    <w:rsid w:val="00484DEE"/>
    <w:rsid w:val="004852A2"/>
    <w:rsid w:val="004853DD"/>
    <w:rsid w:val="004855F4"/>
    <w:rsid w:val="00485865"/>
    <w:rsid w:val="00485BB1"/>
    <w:rsid w:val="00485F83"/>
    <w:rsid w:val="00486E6E"/>
    <w:rsid w:val="00487528"/>
    <w:rsid w:val="004879F2"/>
    <w:rsid w:val="0049053B"/>
    <w:rsid w:val="0049053E"/>
    <w:rsid w:val="00490AB5"/>
    <w:rsid w:val="00491321"/>
    <w:rsid w:val="00491600"/>
    <w:rsid w:val="0049178F"/>
    <w:rsid w:val="00491A56"/>
    <w:rsid w:val="00491AE8"/>
    <w:rsid w:val="00492434"/>
    <w:rsid w:val="004925A1"/>
    <w:rsid w:val="004927BF"/>
    <w:rsid w:val="004928C0"/>
    <w:rsid w:val="00492BE6"/>
    <w:rsid w:val="00492ECA"/>
    <w:rsid w:val="00492FAA"/>
    <w:rsid w:val="00493152"/>
    <w:rsid w:val="00493785"/>
    <w:rsid w:val="00493999"/>
    <w:rsid w:val="004949B1"/>
    <w:rsid w:val="00494BA4"/>
    <w:rsid w:val="00494E85"/>
    <w:rsid w:val="00494F79"/>
    <w:rsid w:val="00495108"/>
    <w:rsid w:val="004953A9"/>
    <w:rsid w:val="00495B2A"/>
    <w:rsid w:val="004967B9"/>
    <w:rsid w:val="00497974"/>
    <w:rsid w:val="00497BFC"/>
    <w:rsid w:val="00497D3B"/>
    <w:rsid w:val="004A004A"/>
    <w:rsid w:val="004A01DC"/>
    <w:rsid w:val="004A0336"/>
    <w:rsid w:val="004A0946"/>
    <w:rsid w:val="004A0ECA"/>
    <w:rsid w:val="004A121B"/>
    <w:rsid w:val="004A1616"/>
    <w:rsid w:val="004A181E"/>
    <w:rsid w:val="004A18FF"/>
    <w:rsid w:val="004A1C5F"/>
    <w:rsid w:val="004A1F6E"/>
    <w:rsid w:val="004A23A4"/>
    <w:rsid w:val="004A2414"/>
    <w:rsid w:val="004A250E"/>
    <w:rsid w:val="004A3112"/>
    <w:rsid w:val="004A3804"/>
    <w:rsid w:val="004A39A6"/>
    <w:rsid w:val="004A404C"/>
    <w:rsid w:val="004A4D07"/>
    <w:rsid w:val="004A54F1"/>
    <w:rsid w:val="004A63A6"/>
    <w:rsid w:val="004A6622"/>
    <w:rsid w:val="004A66E0"/>
    <w:rsid w:val="004A70AF"/>
    <w:rsid w:val="004A74DD"/>
    <w:rsid w:val="004B1473"/>
    <w:rsid w:val="004B1DDC"/>
    <w:rsid w:val="004B2146"/>
    <w:rsid w:val="004B228B"/>
    <w:rsid w:val="004B249C"/>
    <w:rsid w:val="004B26E0"/>
    <w:rsid w:val="004B30B8"/>
    <w:rsid w:val="004B380C"/>
    <w:rsid w:val="004B38E1"/>
    <w:rsid w:val="004B3C7C"/>
    <w:rsid w:val="004B47B5"/>
    <w:rsid w:val="004B4832"/>
    <w:rsid w:val="004B4879"/>
    <w:rsid w:val="004B4D06"/>
    <w:rsid w:val="004B58C4"/>
    <w:rsid w:val="004B595C"/>
    <w:rsid w:val="004B59B2"/>
    <w:rsid w:val="004B5B25"/>
    <w:rsid w:val="004B63FF"/>
    <w:rsid w:val="004B6624"/>
    <w:rsid w:val="004B6F80"/>
    <w:rsid w:val="004B72F3"/>
    <w:rsid w:val="004B7987"/>
    <w:rsid w:val="004B7997"/>
    <w:rsid w:val="004B7C16"/>
    <w:rsid w:val="004C020B"/>
    <w:rsid w:val="004C032C"/>
    <w:rsid w:val="004C120F"/>
    <w:rsid w:val="004C1697"/>
    <w:rsid w:val="004C1B8C"/>
    <w:rsid w:val="004C2457"/>
    <w:rsid w:val="004C2A79"/>
    <w:rsid w:val="004C2B18"/>
    <w:rsid w:val="004C2FC2"/>
    <w:rsid w:val="004C310C"/>
    <w:rsid w:val="004C3220"/>
    <w:rsid w:val="004C3976"/>
    <w:rsid w:val="004C3C8A"/>
    <w:rsid w:val="004C45FD"/>
    <w:rsid w:val="004C47A5"/>
    <w:rsid w:val="004C4BCD"/>
    <w:rsid w:val="004C5BAF"/>
    <w:rsid w:val="004C5E16"/>
    <w:rsid w:val="004C6456"/>
    <w:rsid w:val="004C6717"/>
    <w:rsid w:val="004C6968"/>
    <w:rsid w:val="004C6BBD"/>
    <w:rsid w:val="004C7091"/>
    <w:rsid w:val="004C7798"/>
    <w:rsid w:val="004C7823"/>
    <w:rsid w:val="004C7BFB"/>
    <w:rsid w:val="004C7DD5"/>
    <w:rsid w:val="004D0322"/>
    <w:rsid w:val="004D03AE"/>
    <w:rsid w:val="004D104D"/>
    <w:rsid w:val="004D1194"/>
    <w:rsid w:val="004D15BD"/>
    <w:rsid w:val="004D197B"/>
    <w:rsid w:val="004D1D8C"/>
    <w:rsid w:val="004D20EA"/>
    <w:rsid w:val="004D212E"/>
    <w:rsid w:val="004D2680"/>
    <w:rsid w:val="004D2900"/>
    <w:rsid w:val="004D29F2"/>
    <w:rsid w:val="004D2B77"/>
    <w:rsid w:val="004D32E7"/>
    <w:rsid w:val="004D36D0"/>
    <w:rsid w:val="004D3823"/>
    <w:rsid w:val="004D432E"/>
    <w:rsid w:val="004D4431"/>
    <w:rsid w:val="004D4727"/>
    <w:rsid w:val="004D4849"/>
    <w:rsid w:val="004D4BFD"/>
    <w:rsid w:val="004D4CBD"/>
    <w:rsid w:val="004D516F"/>
    <w:rsid w:val="004D5230"/>
    <w:rsid w:val="004D6551"/>
    <w:rsid w:val="004D6CF5"/>
    <w:rsid w:val="004D6D5A"/>
    <w:rsid w:val="004D6E13"/>
    <w:rsid w:val="004D6FBA"/>
    <w:rsid w:val="004D7305"/>
    <w:rsid w:val="004D79E3"/>
    <w:rsid w:val="004D7B74"/>
    <w:rsid w:val="004D7D56"/>
    <w:rsid w:val="004E006B"/>
    <w:rsid w:val="004E0508"/>
    <w:rsid w:val="004E0627"/>
    <w:rsid w:val="004E0ACF"/>
    <w:rsid w:val="004E0BB3"/>
    <w:rsid w:val="004E0CD1"/>
    <w:rsid w:val="004E10D1"/>
    <w:rsid w:val="004E1AAA"/>
    <w:rsid w:val="004E1E7C"/>
    <w:rsid w:val="004E2A52"/>
    <w:rsid w:val="004E2F16"/>
    <w:rsid w:val="004E36D0"/>
    <w:rsid w:val="004E37B0"/>
    <w:rsid w:val="004E3822"/>
    <w:rsid w:val="004E39B9"/>
    <w:rsid w:val="004E3D3B"/>
    <w:rsid w:val="004E3DCC"/>
    <w:rsid w:val="004E43BF"/>
    <w:rsid w:val="004E49B6"/>
    <w:rsid w:val="004E49BB"/>
    <w:rsid w:val="004E4D84"/>
    <w:rsid w:val="004E52BB"/>
    <w:rsid w:val="004E53CE"/>
    <w:rsid w:val="004E5645"/>
    <w:rsid w:val="004E565E"/>
    <w:rsid w:val="004E5773"/>
    <w:rsid w:val="004E5801"/>
    <w:rsid w:val="004E5E13"/>
    <w:rsid w:val="004E5FBF"/>
    <w:rsid w:val="004E6183"/>
    <w:rsid w:val="004E69E9"/>
    <w:rsid w:val="004E6A1F"/>
    <w:rsid w:val="004E6BD2"/>
    <w:rsid w:val="004E6D5F"/>
    <w:rsid w:val="004E7198"/>
    <w:rsid w:val="004E73A3"/>
    <w:rsid w:val="004E7876"/>
    <w:rsid w:val="004E7D81"/>
    <w:rsid w:val="004E7D9C"/>
    <w:rsid w:val="004F0280"/>
    <w:rsid w:val="004F04D8"/>
    <w:rsid w:val="004F0529"/>
    <w:rsid w:val="004F0A05"/>
    <w:rsid w:val="004F0A9C"/>
    <w:rsid w:val="004F0D17"/>
    <w:rsid w:val="004F0E15"/>
    <w:rsid w:val="004F112E"/>
    <w:rsid w:val="004F1741"/>
    <w:rsid w:val="004F1757"/>
    <w:rsid w:val="004F195D"/>
    <w:rsid w:val="004F2058"/>
    <w:rsid w:val="004F2C60"/>
    <w:rsid w:val="004F2D78"/>
    <w:rsid w:val="004F2DB7"/>
    <w:rsid w:val="004F2DDF"/>
    <w:rsid w:val="004F2F86"/>
    <w:rsid w:val="004F30C8"/>
    <w:rsid w:val="004F399D"/>
    <w:rsid w:val="004F3C6B"/>
    <w:rsid w:val="004F4061"/>
    <w:rsid w:val="004F429D"/>
    <w:rsid w:val="004F452B"/>
    <w:rsid w:val="004F4BDD"/>
    <w:rsid w:val="004F4D6F"/>
    <w:rsid w:val="004F4D82"/>
    <w:rsid w:val="004F543B"/>
    <w:rsid w:val="004F55DF"/>
    <w:rsid w:val="004F5C52"/>
    <w:rsid w:val="004F62FA"/>
    <w:rsid w:val="004F6450"/>
    <w:rsid w:val="004F65A9"/>
    <w:rsid w:val="004F6850"/>
    <w:rsid w:val="004F6A25"/>
    <w:rsid w:val="004F6C86"/>
    <w:rsid w:val="004F705D"/>
    <w:rsid w:val="004F7222"/>
    <w:rsid w:val="004F729F"/>
    <w:rsid w:val="004F7342"/>
    <w:rsid w:val="004F735A"/>
    <w:rsid w:val="004F7869"/>
    <w:rsid w:val="005006F3"/>
    <w:rsid w:val="00500927"/>
    <w:rsid w:val="00500D30"/>
    <w:rsid w:val="00500E12"/>
    <w:rsid w:val="00500F69"/>
    <w:rsid w:val="005013C4"/>
    <w:rsid w:val="0050163B"/>
    <w:rsid w:val="00501693"/>
    <w:rsid w:val="00501A63"/>
    <w:rsid w:val="00501DA9"/>
    <w:rsid w:val="005022F5"/>
    <w:rsid w:val="0050267B"/>
    <w:rsid w:val="005029B4"/>
    <w:rsid w:val="00502DB0"/>
    <w:rsid w:val="0050388A"/>
    <w:rsid w:val="00503F27"/>
    <w:rsid w:val="00504770"/>
    <w:rsid w:val="00504A58"/>
    <w:rsid w:val="005055A8"/>
    <w:rsid w:val="00505752"/>
    <w:rsid w:val="005060F3"/>
    <w:rsid w:val="0050645C"/>
    <w:rsid w:val="005065F9"/>
    <w:rsid w:val="00507038"/>
    <w:rsid w:val="00507372"/>
    <w:rsid w:val="005074C9"/>
    <w:rsid w:val="005074FE"/>
    <w:rsid w:val="00507537"/>
    <w:rsid w:val="00507539"/>
    <w:rsid w:val="0050796E"/>
    <w:rsid w:val="00507C5F"/>
    <w:rsid w:val="00507E51"/>
    <w:rsid w:val="005100A0"/>
    <w:rsid w:val="00510123"/>
    <w:rsid w:val="00510605"/>
    <w:rsid w:val="00510A19"/>
    <w:rsid w:val="00510D7A"/>
    <w:rsid w:val="00511296"/>
    <w:rsid w:val="005113BD"/>
    <w:rsid w:val="00511B87"/>
    <w:rsid w:val="0051204C"/>
    <w:rsid w:val="005120DF"/>
    <w:rsid w:val="00512153"/>
    <w:rsid w:val="005121E9"/>
    <w:rsid w:val="005128B1"/>
    <w:rsid w:val="00512FB3"/>
    <w:rsid w:val="005130E7"/>
    <w:rsid w:val="005132E5"/>
    <w:rsid w:val="0051332B"/>
    <w:rsid w:val="005136B4"/>
    <w:rsid w:val="00513729"/>
    <w:rsid w:val="00513A9B"/>
    <w:rsid w:val="00513BC5"/>
    <w:rsid w:val="005148BB"/>
    <w:rsid w:val="00514961"/>
    <w:rsid w:val="00514AA3"/>
    <w:rsid w:val="00515547"/>
    <w:rsid w:val="005169A8"/>
    <w:rsid w:val="005177C5"/>
    <w:rsid w:val="00517872"/>
    <w:rsid w:val="00517B03"/>
    <w:rsid w:val="0052073E"/>
    <w:rsid w:val="0052091F"/>
    <w:rsid w:val="0052179B"/>
    <w:rsid w:val="0052231A"/>
    <w:rsid w:val="00522580"/>
    <w:rsid w:val="0052290A"/>
    <w:rsid w:val="00523236"/>
    <w:rsid w:val="00523683"/>
    <w:rsid w:val="00523686"/>
    <w:rsid w:val="005237B3"/>
    <w:rsid w:val="00523806"/>
    <w:rsid w:val="00523958"/>
    <w:rsid w:val="00523C87"/>
    <w:rsid w:val="005243B1"/>
    <w:rsid w:val="0052527F"/>
    <w:rsid w:val="00525B00"/>
    <w:rsid w:val="00525D12"/>
    <w:rsid w:val="00525E9F"/>
    <w:rsid w:val="00525ED1"/>
    <w:rsid w:val="005263E9"/>
    <w:rsid w:val="00526524"/>
    <w:rsid w:val="005267D7"/>
    <w:rsid w:val="00526DBC"/>
    <w:rsid w:val="00526F20"/>
    <w:rsid w:val="00527211"/>
    <w:rsid w:val="00527456"/>
    <w:rsid w:val="005274FE"/>
    <w:rsid w:val="00527867"/>
    <w:rsid w:val="00527875"/>
    <w:rsid w:val="00527AFE"/>
    <w:rsid w:val="00527C06"/>
    <w:rsid w:val="005302CE"/>
    <w:rsid w:val="0053074A"/>
    <w:rsid w:val="00530878"/>
    <w:rsid w:val="0053092B"/>
    <w:rsid w:val="00530F91"/>
    <w:rsid w:val="00531119"/>
    <w:rsid w:val="0053198E"/>
    <w:rsid w:val="00531A6B"/>
    <w:rsid w:val="00531EBA"/>
    <w:rsid w:val="00531EBD"/>
    <w:rsid w:val="005321F2"/>
    <w:rsid w:val="0053249F"/>
    <w:rsid w:val="00532592"/>
    <w:rsid w:val="00532910"/>
    <w:rsid w:val="00532930"/>
    <w:rsid w:val="00532F12"/>
    <w:rsid w:val="00533380"/>
    <w:rsid w:val="00533BBA"/>
    <w:rsid w:val="00533C22"/>
    <w:rsid w:val="00533D5E"/>
    <w:rsid w:val="00533E6A"/>
    <w:rsid w:val="00533F09"/>
    <w:rsid w:val="00534526"/>
    <w:rsid w:val="005346E6"/>
    <w:rsid w:val="00534B3A"/>
    <w:rsid w:val="00534BCB"/>
    <w:rsid w:val="0053572C"/>
    <w:rsid w:val="00535A56"/>
    <w:rsid w:val="00535B70"/>
    <w:rsid w:val="00535E30"/>
    <w:rsid w:val="00535EB0"/>
    <w:rsid w:val="00536154"/>
    <w:rsid w:val="005363D9"/>
    <w:rsid w:val="00536682"/>
    <w:rsid w:val="00536981"/>
    <w:rsid w:val="00536A68"/>
    <w:rsid w:val="00537590"/>
    <w:rsid w:val="00537A45"/>
    <w:rsid w:val="00537B10"/>
    <w:rsid w:val="00537E59"/>
    <w:rsid w:val="0054023C"/>
    <w:rsid w:val="005402F4"/>
    <w:rsid w:val="005405D7"/>
    <w:rsid w:val="0054082E"/>
    <w:rsid w:val="00540AC8"/>
    <w:rsid w:val="00540C78"/>
    <w:rsid w:val="00540D96"/>
    <w:rsid w:val="00540DF8"/>
    <w:rsid w:val="00540E9B"/>
    <w:rsid w:val="00540FC9"/>
    <w:rsid w:val="005411B9"/>
    <w:rsid w:val="0054177A"/>
    <w:rsid w:val="00541BC9"/>
    <w:rsid w:val="00541C8E"/>
    <w:rsid w:val="00541CDE"/>
    <w:rsid w:val="00541FAE"/>
    <w:rsid w:val="00542957"/>
    <w:rsid w:val="005429A7"/>
    <w:rsid w:val="00543550"/>
    <w:rsid w:val="0054372F"/>
    <w:rsid w:val="0054387F"/>
    <w:rsid w:val="00543BE7"/>
    <w:rsid w:val="00543E94"/>
    <w:rsid w:val="00544273"/>
    <w:rsid w:val="0054493B"/>
    <w:rsid w:val="005449B0"/>
    <w:rsid w:val="00545317"/>
    <w:rsid w:val="005455DF"/>
    <w:rsid w:val="00545AB9"/>
    <w:rsid w:val="00545E7C"/>
    <w:rsid w:val="00546473"/>
    <w:rsid w:val="005464D0"/>
    <w:rsid w:val="005468D9"/>
    <w:rsid w:val="00546D14"/>
    <w:rsid w:val="00547C6E"/>
    <w:rsid w:val="00547D06"/>
    <w:rsid w:val="00550202"/>
    <w:rsid w:val="00550419"/>
    <w:rsid w:val="0055055B"/>
    <w:rsid w:val="0055058B"/>
    <w:rsid w:val="00550895"/>
    <w:rsid w:val="00550FA8"/>
    <w:rsid w:val="00551428"/>
    <w:rsid w:val="005514EA"/>
    <w:rsid w:val="005514EB"/>
    <w:rsid w:val="00552143"/>
    <w:rsid w:val="0055221F"/>
    <w:rsid w:val="005525D3"/>
    <w:rsid w:val="00552D8A"/>
    <w:rsid w:val="00552F5D"/>
    <w:rsid w:val="005530AB"/>
    <w:rsid w:val="00553411"/>
    <w:rsid w:val="005534A7"/>
    <w:rsid w:val="00553AC0"/>
    <w:rsid w:val="00553E34"/>
    <w:rsid w:val="00553FEF"/>
    <w:rsid w:val="005547E1"/>
    <w:rsid w:val="00554A1E"/>
    <w:rsid w:val="00554DFF"/>
    <w:rsid w:val="00554F90"/>
    <w:rsid w:val="0055514B"/>
    <w:rsid w:val="00555A48"/>
    <w:rsid w:val="0055617D"/>
    <w:rsid w:val="00556226"/>
    <w:rsid w:val="005566A7"/>
    <w:rsid w:val="00556A39"/>
    <w:rsid w:val="00556C45"/>
    <w:rsid w:val="00556EC1"/>
    <w:rsid w:val="005572D4"/>
    <w:rsid w:val="00557E87"/>
    <w:rsid w:val="00560311"/>
    <w:rsid w:val="00560CA6"/>
    <w:rsid w:val="00560DE3"/>
    <w:rsid w:val="005612CA"/>
    <w:rsid w:val="005619CF"/>
    <w:rsid w:val="005625A2"/>
    <w:rsid w:val="0056279B"/>
    <w:rsid w:val="00562BFE"/>
    <w:rsid w:val="00562BFF"/>
    <w:rsid w:val="00563034"/>
    <w:rsid w:val="005630AF"/>
    <w:rsid w:val="005639FA"/>
    <w:rsid w:val="00563CEE"/>
    <w:rsid w:val="00563EBC"/>
    <w:rsid w:val="005640BA"/>
    <w:rsid w:val="005643C3"/>
    <w:rsid w:val="005644B7"/>
    <w:rsid w:val="0056476E"/>
    <w:rsid w:val="005649AC"/>
    <w:rsid w:val="00564AC8"/>
    <w:rsid w:val="00564E61"/>
    <w:rsid w:val="0056544C"/>
    <w:rsid w:val="00566491"/>
    <w:rsid w:val="005665DE"/>
    <w:rsid w:val="005668F4"/>
    <w:rsid w:val="00567E50"/>
    <w:rsid w:val="00567FD7"/>
    <w:rsid w:val="0057066C"/>
    <w:rsid w:val="005716CD"/>
    <w:rsid w:val="00571858"/>
    <w:rsid w:val="00571AAD"/>
    <w:rsid w:val="00571CA1"/>
    <w:rsid w:val="00571D37"/>
    <w:rsid w:val="00571D89"/>
    <w:rsid w:val="00571DF4"/>
    <w:rsid w:val="00571E75"/>
    <w:rsid w:val="00572327"/>
    <w:rsid w:val="0057278C"/>
    <w:rsid w:val="00572BCE"/>
    <w:rsid w:val="00572E09"/>
    <w:rsid w:val="00573F5C"/>
    <w:rsid w:val="005744D7"/>
    <w:rsid w:val="005744EF"/>
    <w:rsid w:val="00574D3E"/>
    <w:rsid w:val="00575318"/>
    <w:rsid w:val="005757D8"/>
    <w:rsid w:val="005766C0"/>
    <w:rsid w:val="0057675F"/>
    <w:rsid w:val="0057686A"/>
    <w:rsid w:val="0057690F"/>
    <w:rsid w:val="00576AA2"/>
    <w:rsid w:val="00576EA7"/>
    <w:rsid w:val="00577057"/>
    <w:rsid w:val="00577195"/>
    <w:rsid w:val="0057778A"/>
    <w:rsid w:val="00580329"/>
    <w:rsid w:val="0058037E"/>
    <w:rsid w:val="005807ED"/>
    <w:rsid w:val="00580816"/>
    <w:rsid w:val="005818F8"/>
    <w:rsid w:val="00582120"/>
    <w:rsid w:val="0058260D"/>
    <w:rsid w:val="00582834"/>
    <w:rsid w:val="00582B83"/>
    <w:rsid w:val="00582BD6"/>
    <w:rsid w:val="00582FF8"/>
    <w:rsid w:val="005833B2"/>
    <w:rsid w:val="00583489"/>
    <w:rsid w:val="00583705"/>
    <w:rsid w:val="00583BFA"/>
    <w:rsid w:val="00583E0A"/>
    <w:rsid w:val="00583E24"/>
    <w:rsid w:val="005844ED"/>
    <w:rsid w:val="005851D9"/>
    <w:rsid w:val="005859B4"/>
    <w:rsid w:val="00586181"/>
    <w:rsid w:val="00586483"/>
    <w:rsid w:val="00586536"/>
    <w:rsid w:val="0058666E"/>
    <w:rsid w:val="00586854"/>
    <w:rsid w:val="00586F16"/>
    <w:rsid w:val="00587A0E"/>
    <w:rsid w:val="0059008D"/>
    <w:rsid w:val="00591394"/>
    <w:rsid w:val="00591938"/>
    <w:rsid w:val="0059198A"/>
    <w:rsid w:val="00591EF6"/>
    <w:rsid w:val="00592231"/>
    <w:rsid w:val="005923C6"/>
    <w:rsid w:val="005923C8"/>
    <w:rsid w:val="005925A3"/>
    <w:rsid w:val="00592715"/>
    <w:rsid w:val="00592C18"/>
    <w:rsid w:val="00592C4D"/>
    <w:rsid w:val="00593118"/>
    <w:rsid w:val="00593766"/>
    <w:rsid w:val="0059428D"/>
    <w:rsid w:val="00594448"/>
    <w:rsid w:val="005946CF"/>
    <w:rsid w:val="005951EF"/>
    <w:rsid w:val="00595807"/>
    <w:rsid w:val="0059592C"/>
    <w:rsid w:val="00595C8F"/>
    <w:rsid w:val="00596A5C"/>
    <w:rsid w:val="00596BD3"/>
    <w:rsid w:val="005977A6"/>
    <w:rsid w:val="005979CC"/>
    <w:rsid w:val="00597AEA"/>
    <w:rsid w:val="00597AFF"/>
    <w:rsid w:val="00597DA2"/>
    <w:rsid w:val="005A00BE"/>
    <w:rsid w:val="005A01C2"/>
    <w:rsid w:val="005A099C"/>
    <w:rsid w:val="005A0CCA"/>
    <w:rsid w:val="005A0D34"/>
    <w:rsid w:val="005A0F8F"/>
    <w:rsid w:val="005A111C"/>
    <w:rsid w:val="005A120C"/>
    <w:rsid w:val="005A28B8"/>
    <w:rsid w:val="005A28C4"/>
    <w:rsid w:val="005A2915"/>
    <w:rsid w:val="005A2AF8"/>
    <w:rsid w:val="005A2F25"/>
    <w:rsid w:val="005A31A9"/>
    <w:rsid w:val="005A3325"/>
    <w:rsid w:val="005A3701"/>
    <w:rsid w:val="005A3781"/>
    <w:rsid w:val="005A37AE"/>
    <w:rsid w:val="005A3C1D"/>
    <w:rsid w:val="005A3DDF"/>
    <w:rsid w:val="005A4E78"/>
    <w:rsid w:val="005A4FF2"/>
    <w:rsid w:val="005A569D"/>
    <w:rsid w:val="005A5D70"/>
    <w:rsid w:val="005A6B42"/>
    <w:rsid w:val="005A6C09"/>
    <w:rsid w:val="005A6D30"/>
    <w:rsid w:val="005A7C46"/>
    <w:rsid w:val="005A7C48"/>
    <w:rsid w:val="005B04FD"/>
    <w:rsid w:val="005B059B"/>
    <w:rsid w:val="005B0E4F"/>
    <w:rsid w:val="005B0F4B"/>
    <w:rsid w:val="005B1151"/>
    <w:rsid w:val="005B13F5"/>
    <w:rsid w:val="005B1CA3"/>
    <w:rsid w:val="005B1E90"/>
    <w:rsid w:val="005B2411"/>
    <w:rsid w:val="005B27B6"/>
    <w:rsid w:val="005B2A00"/>
    <w:rsid w:val="005B2AE2"/>
    <w:rsid w:val="005B2EB2"/>
    <w:rsid w:val="005B2EB9"/>
    <w:rsid w:val="005B3368"/>
    <w:rsid w:val="005B3383"/>
    <w:rsid w:val="005B33AF"/>
    <w:rsid w:val="005B34AD"/>
    <w:rsid w:val="005B3541"/>
    <w:rsid w:val="005B3559"/>
    <w:rsid w:val="005B3902"/>
    <w:rsid w:val="005B3BD3"/>
    <w:rsid w:val="005B3D10"/>
    <w:rsid w:val="005B44D3"/>
    <w:rsid w:val="005B4611"/>
    <w:rsid w:val="005B48B9"/>
    <w:rsid w:val="005B4A5A"/>
    <w:rsid w:val="005B4F72"/>
    <w:rsid w:val="005B5223"/>
    <w:rsid w:val="005B53BC"/>
    <w:rsid w:val="005B587C"/>
    <w:rsid w:val="005B595F"/>
    <w:rsid w:val="005B6090"/>
    <w:rsid w:val="005B6674"/>
    <w:rsid w:val="005B7691"/>
    <w:rsid w:val="005B777B"/>
    <w:rsid w:val="005B7A09"/>
    <w:rsid w:val="005B7B58"/>
    <w:rsid w:val="005B7DBA"/>
    <w:rsid w:val="005C02A5"/>
    <w:rsid w:val="005C03D5"/>
    <w:rsid w:val="005C08D1"/>
    <w:rsid w:val="005C0F31"/>
    <w:rsid w:val="005C0F55"/>
    <w:rsid w:val="005C11A6"/>
    <w:rsid w:val="005C1426"/>
    <w:rsid w:val="005C164B"/>
    <w:rsid w:val="005C1799"/>
    <w:rsid w:val="005C17C6"/>
    <w:rsid w:val="005C197B"/>
    <w:rsid w:val="005C1A51"/>
    <w:rsid w:val="005C1A7B"/>
    <w:rsid w:val="005C2371"/>
    <w:rsid w:val="005C29E9"/>
    <w:rsid w:val="005C2DF9"/>
    <w:rsid w:val="005C2EEB"/>
    <w:rsid w:val="005C34A7"/>
    <w:rsid w:val="005C34C4"/>
    <w:rsid w:val="005C357F"/>
    <w:rsid w:val="005C365D"/>
    <w:rsid w:val="005C3862"/>
    <w:rsid w:val="005C3F9E"/>
    <w:rsid w:val="005C43DA"/>
    <w:rsid w:val="005C4852"/>
    <w:rsid w:val="005C499F"/>
    <w:rsid w:val="005C4AC3"/>
    <w:rsid w:val="005C50DE"/>
    <w:rsid w:val="005C54CE"/>
    <w:rsid w:val="005C54EA"/>
    <w:rsid w:val="005C591C"/>
    <w:rsid w:val="005C5A04"/>
    <w:rsid w:val="005C5B50"/>
    <w:rsid w:val="005C5C03"/>
    <w:rsid w:val="005C5ED8"/>
    <w:rsid w:val="005C7262"/>
    <w:rsid w:val="005C7ADC"/>
    <w:rsid w:val="005C7B88"/>
    <w:rsid w:val="005C7EAE"/>
    <w:rsid w:val="005D034B"/>
    <w:rsid w:val="005D08AC"/>
    <w:rsid w:val="005D0CAB"/>
    <w:rsid w:val="005D123B"/>
    <w:rsid w:val="005D1C0B"/>
    <w:rsid w:val="005D1C20"/>
    <w:rsid w:val="005D2B76"/>
    <w:rsid w:val="005D302B"/>
    <w:rsid w:val="005D3D1C"/>
    <w:rsid w:val="005D4C4C"/>
    <w:rsid w:val="005D4ED4"/>
    <w:rsid w:val="005D5096"/>
    <w:rsid w:val="005D541F"/>
    <w:rsid w:val="005D6234"/>
    <w:rsid w:val="005D6690"/>
    <w:rsid w:val="005D67DC"/>
    <w:rsid w:val="005D6AB6"/>
    <w:rsid w:val="005D6AC7"/>
    <w:rsid w:val="005D6B79"/>
    <w:rsid w:val="005D7210"/>
    <w:rsid w:val="005D72B4"/>
    <w:rsid w:val="005D741F"/>
    <w:rsid w:val="005D79E2"/>
    <w:rsid w:val="005D7A64"/>
    <w:rsid w:val="005D7BBD"/>
    <w:rsid w:val="005D7C96"/>
    <w:rsid w:val="005D7D66"/>
    <w:rsid w:val="005D7EE4"/>
    <w:rsid w:val="005E020E"/>
    <w:rsid w:val="005E02D5"/>
    <w:rsid w:val="005E08CA"/>
    <w:rsid w:val="005E0C95"/>
    <w:rsid w:val="005E0D98"/>
    <w:rsid w:val="005E13E3"/>
    <w:rsid w:val="005E2550"/>
    <w:rsid w:val="005E27E8"/>
    <w:rsid w:val="005E2859"/>
    <w:rsid w:val="005E28C6"/>
    <w:rsid w:val="005E2D91"/>
    <w:rsid w:val="005E2DB6"/>
    <w:rsid w:val="005E3253"/>
    <w:rsid w:val="005E33E1"/>
    <w:rsid w:val="005E38C9"/>
    <w:rsid w:val="005E391B"/>
    <w:rsid w:val="005E39BA"/>
    <w:rsid w:val="005E3A80"/>
    <w:rsid w:val="005E3F44"/>
    <w:rsid w:val="005E433C"/>
    <w:rsid w:val="005E440A"/>
    <w:rsid w:val="005E4570"/>
    <w:rsid w:val="005E5EC4"/>
    <w:rsid w:val="005E6967"/>
    <w:rsid w:val="005E69DC"/>
    <w:rsid w:val="005E72A4"/>
    <w:rsid w:val="005E7829"/>
    <w:rsid w:val="005E7E75"/>
    <w:rsid w:val="005F0010"/>
    <w:rsid w:val="005F0587"/>
    <w:rsid w:val="005F0824"/>
    <w:rsid w:val="005F134B"/>
    <w:rsid w:val="005F178F"/>
    <w:rsid w:val="005F192C"/>
    <w:rsid w:val="005F250A"/>
    <w:rsid w:val="005F2C5A"/>
    <w:rsid w:val="005F3564"/>
    <w:rsid w:val="005F3820"/>
    <w:rsid w:val="005F3D7D"/>
    <w:rsid w:val="005F4024"/>
    <w:rsid w:val="005F4249"/>
    <w:rsid w:val="005F46B0"/>
    <w:rsid w:val="005F4909"/>
    <w:rsid w:val="005F5AD0"/>
    <w:rsid w:val="005F64C0"/>
    <w:rsid w:val="005F65F0"/>
    <w:rsid w:val="005F687D"/>
    <w:rsid w:val="005F6B35"/>
    <w:rsid w:val="005F71E0"/>
    <w:rsid w:val="005F7259"/>
    <w:rsid w:val="005F735B"/>
    <w:rsid w:val="005F745B"/>
    <w:rsid w:val="005F7FB4"/>
    <w:rsid w:val="00600242"/>
    <w:rsid w:val="00600499"/>
    <w:rsid w:val="006004E1"/>
    <w:rsid w:val="00600C13"/>
    <w:rsid w:val="00600D58"/>
    <w:rsid w:val="00601476"/>
    <w:rsid w:val="00601E28"/>
    <w:rsid w:val="00601FD6"/>
    <w:rsid w:val="006025C4"/>
    <w:rsid w:val="00602DFE"/>
    <w:rsid w:val="0060312C"/>
    <w:rsid w:val="006032DF"/>
    <w:rsid w:val="006038E1"/>
    <w:rsid w:val="006039E1"/>
    <w:rsid w:val="00603AC3"/>
    <w:rsid w:val="00603C82"/>
    <w:rsid w:val="00603F50"/>
    <w:rsid w:val="0060461D"/>
    <w:rsid w:val="006048E5"/>
    <w:rsid w:val="0060496E"/>
    <w:rsid w:val="00604E46"/>
    <w:rsid w:val="00605403"/>
    <w:rsid w:val="00605656"/>
    <w:rsid w:val="006056F2"/>
    <w:rsid w:val="00605FC7"/>
    <w:rsid w:val="0060627F"/>
    <w:rsid w:val="00606DEF"/>
    <w:rsid w:val="00606EE6"/>
    <w:rsid w:val="0060740D"/>
    <w:rsid w:val="006074C3"/>
    <w:rsid w:val="00607795"/>
    <w:rsid w:val="00607C16"/>
    <w:rsid w:val="006107EF"/>
    <w:rsid w:val="00611125"/>
    <w:rsid w:val="006118F1"/>
    <w:rsid w:val="00612874"/>
    <w:rsid w:val="00612D93"/>
    <w:rsid w:val="006131C4"/>
    <w:rsid w:val="00613344"/>
    <w:rsid w:val="0061356A"/>
    <w:rsid w:val="006137F7"/>
    <w:rsid w:val="00614198"/>
    <w:rsid w:val="006141C9"/>
    <w:rsid w:val="00614225"/>
    <w:rsid w:val="00614950"/>
    <w:rsid w:val="00615035"/>
    <w:rsid w:val="0061557D"/>
    <w:rsid w:val="006157C0"/>
    <w:rsid w:val="00615A34"/>
    <w:rsid w:val="00615A7C"/>
    <w:rsid w:val="00615B7E"/>
    <w:rsid w:val="0061785F"/>
    <w:rsid w:val="00617F9B"/>
    <w:rsid w:val="0062018D"/>
    <w:rsid w:val="00620FC0"/>
    <w:rsid w:val="0062106C"/>
    <w:rsid w:val="0062172E"/>
    <w:rsid w:val="00621C3D"/>
    <w:rsid w:val="00621F95"/>
    <w:rsid w:val="00622513"/>
    <w:rsid w:val="0062283C"/>
    <w:rsid w:val="00622A11"/>
    <w:rsid w:val="00622B17"/>
    <w:rsid w:val="00622B46"/>
    <w:rsid w:val="00622D00"/>
    <w:rsid w:val="00623303"/>
    <w:rsid w:val="006237F0"/>
    <w:rsid w:val="00623B36"/>
    <w:rsid w:val="00623B9F"/>
    <w:rsid w:val="00623DA2"/>
    <w:rsid w:val="00624370"/>
    <w:rsid w:val="0062465D"/>
    <w:rsid w:val="006246F2"/>
    <w:rsid w:val="00624977"/>
    <w:rsid w:val="00624E91"/>
    <w:rsid w:val="006256BD"/>
    <w:rsid w:val="0062582E"/>
    <w:rsid w:val="0062598C"/>
    <w:rsid w:val="00625AA7"/>
    <w:rsid w:val="00625CCA"/>
    <w:rsid w:val="0062621C"/>
    <w:rsid w:val="00626571"/>
    <w:rsid w:val="00626B66"/>
    <w:rsid w:val="00627451"/>
    <w:rsid w:val="00627A05"/>
    <w:rsid w:val="00627F97"/>
    <w:rsid w:val="006300C3"/>
    <w:rsid w:val="006302D6"/>
    <w:rsid w:val="00630368"/>
    <w:rsid w:val="006313FC"/>
    <w:rsid w:val="00631636"/>
    <w:rsid w:val="00631737"/>
    <w:rsid w:val="00631D96"/>
    <w:rsid w:val="0063246C"/>
    <w:rsid w:val="00632793"/>
    <w:rsid w:val="00632B23"/>
    <w:rsid w:val="0063307B"/>
    <w:rsid w:val="00633D2D"/>
    <w:rsid w:val="006349EB"/>
    <w:rsid w:val="0063561A"/>
    <w:rsid w:val="00635745"/>
    <w:rsid w:val="00635A52"/>
    <w:rsid w:val="00635E9D"/>
    <w:rsid w:val="00636050"/>
    <w:rsid w:val="006367BD"/>
    <w:rsid w:val="00636E63"/>
    <w:rsid w:val="00636E67"/>
    <w:rsid w:val="00637432"/>
    <w:rsid w:val="00637733"/>
    <w:rsid w:val="00637F34"/>
    <w:rsid w:val="00640147"/>
    <w:rsid w:val="00640358"/>
    <w:rsid w:val="006405BF"/>
    <w:rsid w:val="00640B08"/>
    <w:rsid w:val="00640BBD"/>
    <w:rsid w:val="0064125C"/>
    <w:rsid w:val="00641452"/>
    <w:rsid w:val="006417E8"/>
    <w:rsid w:val="0064195A"/>
    <w:rsid w:val="00641E9E"/>
    <w:rsid w:val="0064219E"/>
    <w:rsid w:val="0064239A"/>
    <w:rsid w:val="00642796"/>
    <w:rsid w:val="00642D7C"/>
    <w:rsid w:val="0064337B"/>
    <w:rsid w:val="006435B9"/>
    <w:rsid w:val="00643746"/>
    <w:rsid w:val="006439EA"/>
    <w:rsid w:val="00643C30"/>
    <w:rsid w:val="00644D1C"/>
    <w:rsid w:val="00644E8C"/>
    <w:rsid w:val="006455D8"/>
    <w:rsid w:val="00645C95"/>
    <w:rsid w:val="00646225"/>
    <w:rsid w:val="00646314"/>
    <w:rsid w:val="00646A6F"/>
    <w:rsid w:val="00647197"/>
    <w:rsid w:val="00647AE5"/>
    <w:rsid w:val="00647E2F"/>
    <w:rsid w:val="00647E65"/>
    <w:rsid w:val="00647E91"/>
    <w:rsid w:val="0065020F"/>
    <w:rsid w:val="00650A12"/>
    <w:rsid w:val="00650D56"/>
    <w:rsid w:val="00650E09"/>
    <w:rsid w:val="00651028"/>
    <w:rsid w:val="00651C8D"/>
    <w:rsid w:val="00651CD3"/>
    <w:rsid w:val="00651F63"/>
    <w:rsid w:val="006524E0"/>
    <w:rsid w:val="0065276B"/>
    <w:rsid w:val="00652C6C"/>
    <w:rsid w:val="00652F80"/>
    <w:rsid w:val="00652FB3"/>
    <w:rsid w:val="00653105"/>
    <w:rsid w:val="0065327D"/>
    <w:rsid w:val="006532B7"/>
    <w:rsid w:val="0065359D"/>
    <w:rsid w:val="006535B0"/>
    <w:rsid w:val="00653977"/>
    <w:rsid w:val="00654201"/>
    <w:rsid w:val="00654327"/>
    <w:rsid w:val="00654E0F"/>
    <w:rsid w:val="00655636"/>
    <w:rsid w:val="00655966"/>
    <w:rsid w:val="00655A4F"/>
    <w:rsid w:val="00655F03"/>
    <w:rsid w:val="0065693B"/>
    <w:rsid w:val="00656DFE"/>
    <w:rsid w:val="006570E8"/>
    <w:rsid w:val="00657219"/>
    <w:rsid w:val="00657456"/>
    <w:rsid w:val="00657544"/>
    <w:rsid w:val="006575D1"/>
    <w:rsid w:val="00657726"/>
    <w:rsid w:val="006577C3"/>
    <w:rsid w:val="00657B7B"/>
    <w:rsid w:val="00660097"/>
    <w:rsid w:val="0066071F"/>
    <w:rsid w:val="00660CF0"/>
    <w:rsid w:val="00660F26"/>
    <w:rsid w:val="00661067"/>
    <w:rsid w:val="0066198A"/>
    <w:rsid w:val="00661C0A"/>
    <w:rsid w:val="006630C7"/>
    <w:rsid w:val="0066311C"/>
    <w:rsid w:val="006637D3"/>
    <w:rsid w:val="00664458"/>
    <w:rsid w:val="00664865"/>
    <w:rsid w:val="00664A7E"/>
    <w:rsid w:val="00664D77"/>
    <w:rsid w:val="00666700"/>
    <w:rsid w:val="00666724"/>
    <w:rsid w:val="006669D9"/>
    <w:rsid w:val="00666DE1"/>
    <w:rsid w:val="006675F4"/>
    <w:rsid w:val="00667AB4"/>
    <w:rsid w:val="00667E7F"/>
    <w:rsid w:val="00670528"/>
    <w:rsid w:val="006705BC"/>
    <w:rsid w:val="00670813"/>
    <w:rsid w:val="006709D4"/>
    <w:rsid w:val="006710EB"/>
    <w:rsid w:val="006715F2"/>
    <w:rsid w:val="00671EB0"/>
    <w:rsid w:val="00671EEE"/>
    <w:rsid w:val="006729A5"/>
    <w:rsid w:val="00672B31"/>
    <w:rsid w:val="00672CAB"/>
    <w:rsid w:val="00672F47"/>
    <w:rsid w:val="00672F92"/>
    <w:rsid w:val="0067301D"/>
    <w:rsid w:val="006734AB"/>
    <w:rsid w:val="0067350E"/>
    <w:rsid w:val="00673821"/>
    <w:rsid w:val="0067385D"/>
    <w:rsid w:val="00673DB5"/>
    <w:rsid w:val="00674097"/>
    <w:rsid w:val="006746D1"/>
    <w:rsid w:val="0067490C"/>
    <w:rsid w:val="00674A81"/>
    <w:rsid w:val="006758BD"/>
    <w:rsid w:val="0067649C"/>
    <w:rsid w:val="0067657E"/>
    <w:rsid w:val="006765AD"/>
    <w:rsid w:val="0067664A"/>
    <w:rsid w:val="00676685"/>
    <w:rsid w:val="00677015"/>
    <w:rsid w:val="0067716F"/>
    <w:rsid w:val="0067723E"/>
    <w:rsid w:val="00677762"/>
    <w:rsid w:val="0068073E"/>
    <w:rsid w:val="006810F0"/>
    <w:rsid w:val="00681218"/>
    <w:rsid w:val="00681A2D"/>
    <w:rsid w:val="006824E9"/>
    <w:rsid w:val="00682616"/>
    <w:rsid w:val="006829A5"/>
    <w:rsid w:val="00682A02"/>
    <w:rsid w:val="00682CC1"/>
    <w:rsid w:val="00682D04"/>
    <w:rsid w:val="00682D0C"/>
    <w:rsid w:val="00684100"/>
    <w:rsid w:val="0068477B"/>
    <w:rsid w:val="006847CF"/>
    <w:rsid w:val="00684821"/>
    <w:rsid w:val="006855EE"/>
    <w:rsid w:val="00685BCF"/>
    <w:rsid w:val="00685F71"/>
    <w:rsid w:val="00686016"/>
    <w:rsid w:val="00686697"/>
    <w:rsid w:val="006869D4"/>
    <w:rsid w:val="00686C8D"/>
    <w:rsid w:val="00686C98"/>
    <w:rsid w:val="006875E6"/>
    <w:rsid w:val="00687802"/>
    <w:rsid w:val="00687CB1"/>
    <w:rsid w:val="006904FD"/>
    <w:rsid w:val="006907D5"/>
    <w:rsid w:val="00690B1E"/>
    <w:rsid w:val="00690D64"/>
    <w:rsid w:val="00690DDA"/>
    <w:rsid w:val="00690FDE"/>
    <w:rsid w:val="0069105C"/>
    <w:rsid w:val="00692366"/>
    <w:rsid w:val="006926C6"/>
    <w:rsid w:val="006931F6"/>
    <w:rsid w:val="00693354"/>
    <w:rsid w:val="00693A8B"/>
    <w:rsid w:val="00694036"/>
    <w:rsid w:val="00694359"/>
    <w:rsid w:val="00694FD9"/>
    <w:rsid w:val="0069501B"/>
    <w:rsid w:val="00695773"/>
    <w:rsid w:val="00695EA8"/>
    <w:rsid w:val="0069606D"/>
    <w:rsid w:val="00696349"/>
    <w:rsid w:val="00696E7E"/>
    <w:rsid w:val="00696F8E"/>
    <w:rsid w:val="0069758A"/>
    <w:rsid w:val="006977D4"/>
    <w:rsid w:val="00697862"/>
    <w:rsid w:val="00697F6F"/>
    <w:rsid w:val="006A0548"/>
    <w:rsid w:val="006A0F02"/>
    <w:rsid w:val="006A1AD4"/>
    <w:rsid w:val="006A1EEF"/>
    <w:rsid w:val="006A263B"/>
    <w:rsid w:val="006A2750"/>
    <w:rsid w:val="006A2A36"/>
    <w:rsid w:val="006A2AD4"/>
    <w:rsid w:val="006A2D84"/>
    <w:rsid w:val="006A366F"/>
    <w:rsid w:val="006A3EBE"/>
    <w:rsid w:val="006A5600"/>
    <w:rsid w:val="006A5ACA"/>
    <w:rsid w:val="006A5C25"/>
    <w:rsid w:val="006A6200"/>
    <w:rsid w:val="006A621A"/>
    <w:rsid w:val="006A62A4"/>
    <w:rsid w:val="006A656E"/>
    <w:rsid w:val="006A7BB4"/>
    <w:rsid w:val="006A7EA4"/>
    <w:rsid w:val="006A7F69"/>
    <w:rsid w:val="006B0280"/>
    <w:rsid w:val="006B0573"/>
    <w:rsid w:val="006B0B30"/>
    <w:rsid w:val="006B192B"/>
    <w:rsid w:val="006B1938"/>
    <w:rsid w:val="006B1AA9"/>
    <w:rsid w:val="006B1F87"/>
    <w:rsid w:val="006B24DF"/>
    <w:rsid w:val="006B2A0F"/>
    <w:rsid w:val="006B2FFC"/>
    <w:rsid w:val="006B3CAF"/>
    <w:rsid w:val="006B3DB2"/>
    <w:rsid w:val="006B46DB"/>
    <w:rsid w:val="006B49E2"/>
    <w:rsid w:val="006B50F3"/>
    <w:rsid w:val="006B520E"/>
    <w:rsid w:val="006B5249"/>
    <w:rsid w:val="006B5AC7"/>
    <w:rsid w:val="006B6372"/>
    <w:rsid w:val="006B637E"/>
    <w:rsid w:val="006B68AA"/>
    <w:rsid w:val="006B6F67"/>
    <w:rsid w:val="006B7303"/>
    <w:rsid w:val="006B75D7"/>
    <w:rsid w:val="006B7659"/>
    <w:rsid w:val="006B7984"/>
    <w:rsid w:val="006B79BF"/>
    <w:rsid w:val="006C04CC"/>
    <w:rsid w:val="006C0666"/>
    <w:rsid w:val="006C0976"/>
    <w:rsid w:val="006C0D63"/>
    <w:rsid w:val="006C0E46"/>
    <w:rsid w:val="006C0E6E"/>
    <w:rsid w:val="006C0FA2"/>
    <w:rsid w:val="006C0FFF"/>
    <w:rsid w:val="006C1410"/>
    <w:rsid w:val="006C1857"/>
    <w:rsid w:val="006C1AEF"/>
    <w:rsid w:val="006C27A3"/>
    <w:rsid w:val="006C2AF7"/>
    <w:rsid w:val="006C2CB2"/>
    <w:rsid w:val="006C31A8"/>
    <w:rsid w:val="006C3216"/>
    <w:rsid w:val="006C34E1"/>
    <w:rsid w:val="006C38DD"/>
    <w:rsid w:val="006C3C62"/>
    <w:rsid w:val="006C4B36"/>
    <w:rsid w:val="006C4DD6"/>
    <w:rsid w:val="006C57F5"/>
    <w:rsid w:val="006C5D2F"/>
    <w:rsid w:val="006C6252"/>
    <w:rsid w:val="006C6C3D"/>
    <w:rsid w:val="006C7F60"/>
    <w:rsid w:val="006D009B"/>
    <w:rsid w:val="006D00FE"/>
    <w:rsid w:val="006D02A9"/>
    <w:rsid w:val="006D074D"/>
    <w:rsid w:val="006D0775"/>
    <w:rsid w:val="006D0D54"/>
    <w:rsid w:val="006D1025"/>
    <w:rsid w:val="006D12FA"/>
    <w:rsid w:val="006D1C22"/>
    <w:rsid w:val="006D256A"/>
    <w:rsid w:val="006D302F"/>
    <w:rsid w:val="006D335C"/>
    <w:rsid w:val="006D35B8"/>
    <w:rsid w:val="006D3C3E"/>
    <w:rsid w:val="006D4126"/>
    <w:rsid w:val="006D455D"/>
    <w:rsid w:val="006D480C"/>
    <w:rsid w:val="006D4DA2"/>
    <w:rsid w:val="006D5369"/>
    <w:rsid w:val="006D594D"/>
    <w:rsid w:val="006D5BC6"/>
    <w:rsid w:val="006D5E8C"/>
    <w:rsid w:val="006D5EF0"/>
    <w:rsid w:val="006D6007"/>
    <w:rsid w:val="006D6750"/>
    <w:rsid w:val="006D7253"/>
    <w:rsid w:val="006D72F3"/>
    <w:rsid w:val="006D74E4"/>
    <w:rsid w:val="006D793B"/>
    <w:rsid w:val="006D7BFA"/>
    <w:rsid w:val="006D7DBC"/>
    <w:rsid w:val="006D7E90"/>
    <w:rsid w:val="006D7FD4"/>
    <w:rsid w:val="006E010F"/>
    <w:rsid w:val="006E0599"/>
    <w:rsid w:val="006E096A"/>
    <w:rsid w:val="006E0AAD"/>
    <w:rsid w:val="006E0CBC"/>
    <w:rsid w:val="006E0D08"/>
    <w:rsid w:val="006E18B9"/>
    <w:rsid w:val="006E1A82"/>
    <w:rsid w:val="006E22A6"/>
    <w:rsid w:val="006E29A1"/>
    <w:rsid w:val="006E2BD1"/>
    <w:rsid w:val="006E2D0F"/>
    <w:rsid w:val="006E331A"/>
    <w:rsid w:val="006E37E7"/>
    <w:rsid w:val="006E3B87"/>
    <w:rsid w:val="006E3CC0"/>
    <w:rsid w:val="006E3E28"/>
    <w:rsid w:val="006E46AE"/>
    <w:rsid w:val="006E5045"/>
    <w:rsid w:val="006E50D6"/>
    <w:rsid w:val="006E516C"/>
    <w:rsid w:val="006E6362"/>
    <w:rsid w:val="006E6968"/>
    <w:rsid w:val="006E6AC7"/>
    <w:rsid w:val="006E6D64"/>
    <w:rsid w:val="006E6F43"/>
    <w:rsid w:val="006E701C"/>
    <w:rsid w:val="006E76CD"/>
    <w:rsid w:val="006E7C71"/>
    <w:rsid w:val="006F01A2"/>
    <w:rsid w:val="006F0272"/>
    <w:rsid w:val="006F0E18"/>
    <w:rsid w:val="006F1A8E"/>
    <w:rsid w:val="006F1C1B"/>
    <w:rsid w:val="006F1C67"/>
    <w:rsid w:val="006F26CB"/>
    <w:rsid w:val="006F34A8"/>
    <w:rsid w:val="006F37E7"/>
    <w:rsid w:val="006F38B3"/>
    <w:rsid w:val="006F3F5A"/>
    <w:rsid w:val="006F45E7"/>
    <w:rsid w:val="006F4DC2"/>
    <w:rsid w:val="006F4E24"/>
    <w:rsid w:val="006F5543"/>
    <w:rsid w:val="006F5B2C"/>
    <w:rsid w:val="006F5C58"/>
    <w:rsid w:val="006F5CC4"/>
    <w:rsid w:val="006F5E50"/>
    <w:rsid w:val="006F5F6C"/>
    <w:rsid w:val="006F62E5"/>
    <w:rsid w:val="006F6540"/>
    <w:rsid w:val="006F73DD"/>
    <w:rsid w:val="006F7E46"/>
    <w:rsid w:val="00700707"/>
    <w:rsid w:val="00701671"/>
    <w:rsid w:val="0070177C"/>
    <w:rsid w:val="00701CA9"/>
    <w:rsid w:val="00701E72"/>
    <w:rsid w:val="007021CA"/>
    <w:rsid w:val="007023E2"/>
    <w:rsid w:val="0070240A"/>
    <w:rsid w:val="007026D0"/>
    <w:rsid w:val="00702877"/>
    <w:rsid w:val="00702B64"/>
    <w:rsid w:val="00702B94"/>
    <w:rsid w:val="007035B1"/>
    <w:rsid w:val="0070370D"/>
    <w:rsid w:val="007038A8"/>
    <w:rsid w:val="00703E0E"/>
    <w:rsid w:val="0070416A"/>
    <w:rsid w:val="007044D6"/>
    <w:rsid w:val="007049EA"/>
    <w:rsid w:val="007051AF"/>
    <w:rsid w:val="00705406"/>
    <w:rsid w:val="00705855"/>
    <w:rsid w:val="00705891"/>
    <w:rsid w:val="007058FE"/>
    <w:rsid w:val="00705BDF"/>
    <w:rsid w:val="0070659B"/>
    <w:rsid w:val="0070674D"/>
    <w:rsid w:val="00706882"/>
    <w:rsid w:val="00706981"/>
    <w:rsid w:val="00706D5E"/>
    <w:rsid w:val="00706EF2"/>
    <w:rsid w:val="00707175"/>
    <w:rsid w:val="007071B7"/>
    <w:rsid w:val="00707947"/>
    <w:rsid w:val="007104F8"/>
    <w:rsid w:val="00710740"/>
    <w:rsid w:val="00710743"/>
    <w:rsid w:val="00710851"/>
    <w:rsid w:val="00710897"/>
    <w:rsid w:val="00711372"/>
    <w:rsid w:val="007117F0"/>
    <w:rsid w:val="00711A84"/>
    <w:rsid w:val="007124E0"/>
    <w:rsid w:val="007127F4"/>
    <w:rsid w:val="00712DDE"/>
    <w:rsid w:val="007132B7"/>
    <w:rsid w:val="00713AC3"/>
    <w:rsid w:val="00713C06"/>
    <w:rsid w:val="00713C1E"/>
    <w:rsid w:val="00713E3A"/>
    <w:rsid w:val="00714B3C"/>
    <w:rsid w:val="00714B5B"/>
    <w:rsid w:val="00714E12"/>
    <w:rsid w:val="00715DF0"/>
    <w:rsid w:val="00715F26"/>
    <w:rsid w:val="00715FAA"/>
    <w:rsid w:val="007166A9"/>
    <w:rsid w:val="0071687B"/>
    <w:rsid w:val="0071689F"/>
    <w:rsid w:val="00716AB8"/>
    <w:rsid w:val="00716D9A"/>
    <w:rsid w:val="0072037D"/>
    <w:rsid w:val="007208B4"/>
    <w:rsid w:val="00720C7C"/>
    <w:rsid w:val="00721098"/>
    <w:rsid w:val="00721ED8"/>
    <w:rsid w:val="007222C2"/>
    <w:rsid w:val="0072280B"/>
    <w:rsid w:val="00722B14"/>
    <w:rsid w:val="00722C96"/>
    <w:rsid w:val="00723171"/>
    <w:rsid w:val="0072337E"/>
    <w:rsid w:val="00723412"/>
    <w:rsid w:val="007234C3"/>
    <w:rsid w:val="00723654"/>
    <w:rsid w:val="007239C9"/>
    <w:rsid w:val="00723CB1"/>
    <w:rsid w:val="007243A6"/>
    <w:rsid w:val="00724BF2"/>
    <w:rsid w:val="0072571F"/>
    <w:rsid w:val="00725840"/>
    <w:rsid w:val="007258C4"/>
    <w:rsid w:val="00725A59"/>
    <w:rsid w:val="00725B5F"/>
    <w:rsid w:val="00725DCB"/>
    <w:rsid w:val="00725E59"/>
    <w:rsid w:val="00726003"/>
    <w:rsid w:val="00726398"/>
    <w:rsid w:val="00726641"/>
    <w:rsid w:val="00726B10"/>
    <w:rsid w:val="00726ED8"/>
    <w:rsid w:val="007300B8"/>
    <w:rsid w:val="00730D90"/>
    <w:rsid w:val="007311DF"/>
    <w:rsid w:val="007312D1"/>
    <w:rsid w:val="00731C89"/>
    <w:rsid w:val="00732004"/>
    <w:rsid w:val="007326CB"/>
    <w:rsid w:val="00732814"/>
    <w:rsid w:val="00733269"/>
    <w:rsid w:val="00733526"/>
    <w:rsid w:val="007335AC"/>
    <w:rsid w:val="00733885"/>
    <w:rsid w:val="00733DF1"/>
    <w:rsid w:val="00734720"/>
    <w:rsid w:val="0073477F"/>
    <w:rsid w:val="00734C82"/>
    <w:rsid w:val="00734DEE"/>
    <w:rsid w:val="00734F32"/>
    <w:rsid w:val="0073503B"/>
    <w:rsid w:val="007350AB"/>
    <w:rsid w:val="007353AD"/>
    <w:rsid w:val="0073586E"/>
    <w:rsid w:val="00735BDA"/>
    <w:rsid w:val="00735E93"/>
    <w:rsid w:val="007368FA"/>
    <w:rsid w:val="00736AFA"/>
    <w:rsid w:val="00737AD0"/>
    <w:rsid w:val="00737E0D"/>
    <w:rsid w:val="00740650"/>
    <w:rsid w:val="00740682"/>
    <w:rsid w:val="0074086A"/>
    <w:rsid w:val="00740ABE"/>
    <w:rsid w:val="00740D45"/>
    <w:rsid w:val="00740D9C"/>
    <w:rsid w:val="00741274"/>
    <w:rsid w:val="00741275"/>
    <w:rsid w:val="00742074"/>
    <w:rsid w:val="0074264F"/>
    <w:rsid w:val="0074269E"/>
    <w:rsid w:val="007428FD"/>
    <w:rsid w:val="00742FBB"/>
    <w:rsid w:val="007430A9"/>
    <w:rsid w:val="00743263"/>
    <w:rsid w:val="0074389D"/>
    <w:rsid w:val="0074390F"/>
    <w:rsid w:val="007439AA"/>
    <w:rsid w:val="00744109"/>
    <w:rsid w:val="00744B30"/>
    <w:rsid w:val="00745183"/>
    <w:rsid w:val="007451B3"/>
    <w:rsid w:val="00745C7B"/>
    <w:rsid w:val="00746219"/>
    <w:rsid w:val="0074628A"/>
    <w:rsid w:val="0074687A"/>
    <w:rsid w:val="00747435"/>
    <w:rsid w:val="007478C9"/>
    <w:rsid w:val="00747978"/>
    <w:rsid w:val="00747BC1"/>
    <w:rsid w:val="007500A5"/>
    <w:rsid w:val="0075013E"/>
    <w:rsid w:val="00750331"/>
    <w:rsid w:val="00750E07"/>
    <w:rsid w:val="007510A0"/>
    <w:rsid w:val="0075154B"/>
    <w:rsid w:val="00751597"/>
    <w:rsid w:val="007516F8"/>
    <w:rsid w:val="00751B53"/>
    <w:rsid w:val="00751B8C"/>
    <w:rsid w:val="00751FAD"/>
    <w:rsid w:val="0075221A"/>
    <w:rsid w:val="00752908"/>
    <w:rsid w:val="00752DF8"/>
    <w:rsid w:val="00753274"/>
    <w:rsid w:val="0075376F"/>
    <w:rsid w:val="00753C09"/>
    <w:rsid w:val="00753CC6"/>
    <w:rsid w:val="0075400F"/>
    <w:rsid w:val="007543A3"/>
    <w:rsid w:val="007547E5"/>
    <w:rsid w:val="00754A5A"/>
    <w:rsid w:val="00754CEA"/>
    <w:rsid w:val="0075558B"/>
    <w:rsid w:val="00755623"/>
    <w:rsid w:val="00755722"/>
    <w:rsid w:val="007557E3"/>
    <w:rsid w:val="00756088"/>
    <w:rsid w:val="007566F9"/>
    <w:rsid w:val="00756995"/>
    <w:rsid w:val="00756AA5"/>
    <w:rsid w:val="00756E0D"/>
    <w:rsid w:val="00757296"/>
    <w:rsid w:val="007573C1"/>
    <w:rsid w:val="00757432"/>
    <w:rsid w:val="0075754F"/>
    <w:rsid w:val="007576F6"/>
    <w:rsid w:val="0075770F"/>
    <w:rsid w:val="00757BF9"/>
    <w:rsid w:val="00757D52"/>
    <w:rsid w:val="00760470"/>
    <w:rsid w:val="007605C7"/>
    <w:rsid w:val="00760911"/>
    <w:rsid w:val="00760A42"/>
    <w:rsid w:val="00761898"/>
    <w:rsid w:val="00761DB1"/>
    <w:rsid w:val="00761DE2"/>
    <w:rsid w:val="00762083"/>
    <w:rsid w:val="0076248A"/>
    <w:rsid w:val="0076288A"/>
    <w:rsid w:val="00763264"/>
    <w:rsid w:val="00763853"/>
    <w:rsid w:val="00763E7E"/>
    <w:rsid w:val="007641F8"/>
    <w:rsid w:val="007642A9"/>
    <w:rsid w:val="00764381"/>
    <w:rsid w:val="007647A8"/>
    <w:rsid w:val="00764979"/>
    <w:rsid w:val="00764CB6"/>
    <w:rsid w:val="007651D7"/>
    <w:rsid w:val="007654D4"/>
    <w:rsid w:val="007659D8"/>
    <w:rsid w:val="00765CE1"/>
    <w:rsid w:val="00765DB7"/>
    <w:rsid w:val="007660F4"/>
    <w:rsid w:val="00766522"/>
    <w:rsid w:val="0076664B"/>
    <w:rsid w:val="007671D5"/>
    <w:rsid w:val="007676A5"/>
    <w:rsid w:val="0076798B"/>
    <w:rsid w:val="00767ABA"/>
    <w:rsid w:val="00767D74"/>
    <w:rsid w:val="00767FE6"/>
    <w:rsid w:val="00770197"/>
    <w:rsid w:val="0077068B"/>
    <w:rsid w:val="00770A03"/>
    <w:rsid w:val="00770D0A"/>
    <w:rsid w:val="0077118C"/>
    <w:rsid w:val="0077120F"/>
    <w:rsid w:val="0077121C"/>
    <w:rsid w:val="007713E9"/>
    <w:rsid w:val="0077153F"/>
    <w:rsid w:val="007717C8"/>
    <w:rsid w:val="00771E51"/>
    <w:rsid w:val="00771FDD"/>
    <w:rsid w:val="007722B0"/>
    <w:rsid w:val="00772B15"/>
    <w:rsid w:val="00772EF0"/>
    <w:rsid w:val="00772F5F"/>
    <w:rsid w:val="007731F6"/>
    <w:rsid w:val="007731FE"/>
    <w:rsid w:val="0077387F"/>
    <w:rsid w:val="007738F0"/>
    <w:rsid w:val="00773932"/>
    <w:rsid w:val="007744DE"/>
    <w:rsid w:val="00774633"/>
    <w:rsid w:val="00774E17"/>
    <w:rsid w:val="00774E51"/>
    <w:rsid w:val="007751B6"/>
    <w:rsid w:val="007759D2"/>
    <w:rsid w:val="00775A4E"/>
    <w:rsid w:val="00775B1D"/>
    <w:rsid w:val="00775D7E"/>
    <w:rsid w:val="00776086"/>
    <w:rsid w:val="0077634D"/>
    <w:rsid w:val="0077640D"/>
    <w:rsid w:val="007764C8"/>
    <w:rsid w:val="00776553"/>
    <w:rsid w:val="007766E8"/>
    <w:rsid w:val="0077692C"/>
    <w:rsid w:val="00776C92"/>
    <w:rsid w:val="00776FE3"/>
    <w:rsid w:val="00777072"/>
    <w:rsid w:val="0077748F"/>
    <w:rsid w:val="00777C99"/>
    <w:rsid w:val="00777F23"/>
    <w:rsid w:val="00780255"/>
    <w:rsid w:val="00780EB0"/>
    <w:rsid w:val="0078147A"/>
    <w:rsid w:val="0078199A"/>
    <w:rsid w:val="007828FC"/>
    <w:rsid w:val="0078295F"/>
    <w:rsid w:val="00782B30"/>
    <w:rsid w:val="00782B84"/>
    <w:rsid w:val="00783B45"/>
    <w:rsid w:val="00783DD6"/>
    <w:rsid w:val="00783F7B"/>
    <w:rsid w:val="007841E5"/>
    <w:rsid w:val="0078430B"/>
    <w:rsid w:val="00784887"/>
    <w:rsid w:val="0078489A"/>
    <w:rsid w:val="00784EE5"/>
    <w:rsid w:val="00785089"/>
    <w:rsid w:val="007852CD"/>
    <w:rsid w:val="00785852"/>
    <w:rsid w:val="00786B7A"/>
    <w:rsid w:val="00786C0F"/>
    <w:rsid w:val="00787134"/>
    <w:rsid w:val="007878A9"/>
    <w:rsid w:val="00790351"/>
    <w:rsid w:val="00790607"/>
    <w:rsid w:val="00790AF1"/>
    <w:rsid w:val="00790B3C"/>
    <w:rsid w:val="00790C8B"/>
    <w:rsid w:val="00790F5A"/>
    <w:rsid w:val="00791156"/>
    <w:rsid w:val="00791A79"/>
    <w:rsid w:val="00791EA7"/>
    <w:rsid w:val="007923CC"/>
    <w:rsid w:val="007924B6"/>
    <w:rsid w:val="0079345A"/>
    <w:rsid w:val="0079345F"/>
    <w:rsid w:val="00794676"/>
    <w:rsid w:val="00795261"/>
    <w:rsid w:val="00795552"/>
    <w:rsid w:val="00795825"/>
    <w:rsid w:val="0079626F"/>
    <w:rsid w:val="007963BA"/>
    <w:rsid w:val="00796618"/>
    <w:rsid w:val="00796C74"/>
    <w:rsid w:val="007971F3"/>
    <w:rsid w:val="007974BC"/>
    <w:rsid w:val="00797867"/>
    <w:rsid w:val="007A07FC"/>
    <w:rsid w:val="007A0841"/>
    <w:rsid w:val="007A088F"/>
    <w:rsid w:val="007A1586"/>
    <w:rsid w:val="007A1B61"/>
    <w:rsid w:val="007A2307"/>
    <w:rsid w:val="007A2CCF"/>
    <w:rsid w:val="007A3075"/>
    <w:rsid w:val="007A30BC"/>
    <w:rsid w:val="007A31D1"/>
    <w:rsid w:val="007A3282"/>
    <w:rsid w:val="007A32E1"/>
    <w:rsid w:val="007A3553"/>
    <w:rsid w:val="007A3A61"/>
    <w:rsid w:val="007A4296"/>
    <w:rsid w:val="007A4387"/>
    <w:rsid w:val="007A4441"/>
    <w:rsid w:val="007A466A"/>
    <w:rsid w:val="007A513F"/>
    <w:rsid w:val="007A5D3E"/>
    <w:rsid w:val="007A67DC"/>
    <w:rsid w:val="007A7742"/>
    <w:rsid w:val="007A7874"/>
    <w:rsid w:val="007B0668"/>
    <w:rsid w:val="007B0B70"/>
    <w:rsid w:val="007B0F86"/>
    <w:rsid w:val="007B1558"/>
    <w:rsid w:val="007B1561"/>
    <w:rsid w:val="007B196A"/>
    <w:rsid w:val="007B390F"/>
    <w:rsid w:val="007B4A68"/>
    <w:rsid w:val="007B4AE9"/>
    <w:rsid w:val="007B5047"/>
    <w:rsid w:val="007B59CD"/>
    <w:rsid w:val="007B5F73"/>
    <w:rsid w:val="007B5FBB"/>
    <w:rsid w:val="007B5FCB"/>
    <w:rsid w:val="007B6380"/>
    <w:rsid w:val="007B6DF1"/>
    <w:rsid w:val="007B6E70"/>
    <w:rsid w:val="007B7472"/>
    <w:rsid w:val="007B759E"/>
    <w:rsid w:val="007C03EB"/>
    <w:rsid w:val="007C0766"/>
    <w:rsid w:val="007C0937"/>
    <w:rsid w:val="007C10FA"/>
    <w:rsid w:val="007C1990"/>
    <w:rsid w:val="007C1A37"/>
    <w:rsid w:val="007C1DF5"/>
    <w:rsid w:val="007C233A"/>
    <w:rsid w:val="007C2C2A"/>
    <w:rsid w:val="007C2DE0"/>
    <w:rsid w:val="007C2E8F"/>
    <w:rsid w:val="007C34BA"/>
    <w:rsid w:val="007C35B6"/>
    <w:rsid w:val="007C35DD"/>
    <w:rsid w:val="007C36E4"/>
    <w:rsid w:val="007C392E"/>
    <w:rsid w:val="007C3962"/>
    <w:rsid w:val="007C402E"/>
    <w:rsid w:val="007C47A0"/>
    <w:rsid w:val="007C48FD"/>
    <w:rsid w:val="007C4F28"/>
    <w:rsid w:val="007C5A86"/>
    <w:rsid w:val="007C5F7F"/>
    <w:rsid w:val="007C6841"/>
    <w:rsid w:val="007C6E9F"/>
    <w:rsid w:val="007C71C8"/>
    <w:rsid w:val="007C78C4"/>
    <w:rsid w:val="007C7AE5"/>
    <w:rsid w:val="007C7FCE"/>
    <w:rsid w:val="007D0445"/>
    <w:rsid w:val="007D0569"/>
    <w:rsid w:val="007D0638"/>
    <w:rsid w:val="007D0828"/>
    <w:rsid w:val="007D083E"/>
    <w:rsid w:val="007D0BE1"/>
    <w:rsid w:val="007D1EA1"/>
    <w:rsid w:val="007D2194"/>
    <w:rsid w:val="007D22BC"/>
    <w:rsid w:val="007D24A0"/>
    <w:rsid w:val="007D2B91"/>
    <w:rsid w:val="007D2BB7"/>
    <w:rsid w:val="007D2DEE"/>
    <w:rsid w:val="007D31AF"/>
    <w:rsid w:val="007D38CE"/>
    <w:rsid w:val="007D3B65"/>
    <w:rsid w:val="007D3B82"/>
    <w:rsid w:val="007D3E1F"/>
    <w:rsid w:val="007D3F4E"/>
    <w:rsid w:val="007D416F"/>
    <w:rsid w:val="007D4446"/>
    <w:rsid w:val="007D467E"/>
    <w:rsid w:val="007D484E"/>
    <w:rsid w:val="007D4A3D"/>
    <w:rsid w:val="007D4CBF"/>
    <w:rsid w:val="007D50D2"/>
    <w:rsid w:val="007D5126"/>
    <w:rsid w:val="007D59AB"/>
    <w:rsid w:val="007D5AC1"/>
    <w:rsid w:val="007D5AE6"/>
    <w:rsid w:val="007D63DB"/>
    <w:rsid w:val="007D64CA"/>
    <w:rsid w:val="007D652D"/>
    <w:rsid w:val="007D6555"/>
    <w:rsid w:val="007D6BB3"/>
    <w:rsid w:val="007D6F58"/>
    <w:rsid w:val="007D7460"/>
    <w:rsid w:val="007D75E9"/>
    <w:rsid w:val="007E01D6"/>
    <w:rsid w:val="007E01FA"/>
    <w:rsid w:val="007E07CC"/>
    <w:rsid w:val="007E0D50"/>
    <w:rsid w:val="007E0FEE"/>
    <w:rsid w:val="007E1457"/>
    <w:rsid w:val="007E1BBC"/>
    <w:rsid w:val="007E1D23"/>
    <w:rsid w:val="007E200A"/>
    <w:rsid w:val="007E2043"/>
    <w:rsid w:val="007E20BB"/>
    <w:rsid w:val="007E26C1"/>
    <w:rsid w:val="007E2D2B"/>
    <w:rsid w:val="007E3007"/>
    <w:rsid w:val="007E312B"/>
    <w:rsid w:val="007E3455"/>
    <w:rsid w:val="007E3661"/>
    <w:rsid w:val="007E36FE"/>
    <w:rsid w:val="007E373C"/>
    <w:rsid w:val="007E424B"/>
    <w:rsid w:val="007E4308"/>
    <w:rsid w:val="007E45B5"/>
    <w:rsid w:val="007E4708"/>
    <w:rsid w:val="007E4B95"/>
    <w:rsid w:val="007E4FD9"/>
    <w:rsid w:val="007E55CA"/>
    <w:rsid w:val="007E57DE"/>
    <w:rsid w:val="007E5994"/>
    <w:rsid w:val="007E6D91"/>
    <w:rsid w:val="007E6E32"/>
    <w:rsid w:val="007E6F9E"/>
    <w:rsid w:val="007E7183"/>
    <w:rsid w:val="007E7284"/>
    <w:rsid w:val="007E7502"/>
    <w:rsid w:val="007E785E"/>
    <w:rsid w:val="007F0465"/>
    <w:rsid w:val="007F05DC"/>
    <w:rsid w:val="007F062B"/>
    <w:rsid w:val="007F17EC"/>
    <w:rsid w:val="007F1EF9"/>
    <w:rsid w:val="007F2546"/>
    <w:rsid w:val="007F29E4"/>
    <w:rsid w:val="007F29E7"/>
    <w:rsid w:val="007F2A12"/>
    <w:rsid w:val="007F2EC0"/>
    <w:rsid w:val="007F31AC"/>
    <w:rsid w:val="007F3B2C"/>
    <w:rsid w:val="007F3D29"/>
    <w:rsid w:val="007F409F"/>
    <w:rsid w:val="007F4208"/>
    <w:rsid w:val="007F4384"/>
    <w:rsid w:val="007F438D"/>
    <w:rsid w:val="007F444F"/>
    <w:rsid w:val="007F49F0"/>
    <w:rsid w:val="007F5286"/>
    <w:rsid w:val="007F52D5"/>
    <w:rsid w:val="007F5A38"/>
    <w:rsid w:val="007F5BDB"/>
    <w:rsid w:val="007F6044"/>
    <w:rsid w:val="007F6101"/>
    <w:rsid w:val="007F7446"/>
    <w:rsid w:val="007F74A6"/>
    <w:rsid w:val="007F74D2"/>
    <w:rsid w:val="007F78B8"/>
    <w:rsid w:val="007F7C44"/>
    <w:rsid w:val="007F7F60"/>
    <w:rsid w:val="008003AB"/>
    <w:rsid w:val="00800433"/>
    <w:rsid w:val="00800C5B"/>
    <w:rsid w:val="00800E4A"/>
    <w:rsid w:val="00801204"/>
    <w:rsid w:val="0080239E"/>
    <w:rsid w:val="008027A0"/>
    <w:rsid w:val="008029F7"/>
    <w:rsid w:val="00802B7C"/>
    <w:rsid w:val="008032CD"/>
    <w:rsid w:val="008035CC"/>
    <w:rsid w:val="00804934"/>
    <w:rsid w:val="00804A37"/>
    <w:rsid w:val="00804E21"/>
    <w:rsid w:val="008051BC"/>
    <w:rsid w:val="008053CE"/>
    <w:rsid w:val="0080549A"/>
    <w:rsid w:val="008054C3"/>
    <w:rsid w:val="008057DF"/>
    <w:rsid w:val="008062D1"/>
    <w:rsid w:val="0080681A"/>
    <w:rsid w:val="00806DA3"/>
    <w:rsid w:val="00806FE0"/>
    <w:rsid w:val="00807A0B"/>
    <w:rsid w:val="00810959"/>
    <w:rsid w:val="008109B4"/>
    <w:rsid w:val="00810F07"/>
    <w:rsid w:val="0081113F"/>
    <w:rsid w:val="008116C1"/>
    <w:rsid w:val="0081174D"/>
    <w:rsid w:val="00811826"/>
    <w:rsid w:val="0081216D"/>
    <w:rsid w:val="0081241D"/>
    <w:rsid w:val="00812522"/>
    <w:rsid w:val="00812672"/>
    <w:rsid w:val="00812798"/>
    <w:rsid w:val="00813272"/>
    <w:rsid w:val="0081343A"/>
    <w:rsid w:val="008135EF"/>
    <w:rsid w:val="00813869"/>
    <w:rsid w:val="0081399B"/>
    <w:rsid w:val="00813DFA"/>
    <w:rsid w:val="00814218"/>
    <w:rsid w:val="00814451"/>
    <w:rsid w:val="0081494A"/>
    <w:rsid w:val="00815005"/>
    <w:rsid w:val="00815176"/>
    <w:rsid w:val="0081548A"/>
    <w:rsid w:val="00815522"/>
    <w:rsid w:val="008157DF"/>
    <w:rsid w:val="008158E8"/>
    <w:rsid w:val="00815CD5"/>
    <w:rsid w:val="008162C3"/>
    <w:rsid w:val="00816594"/>
    <w:rsid w:val="00816657"/>
    <w:rsid w:val="00816692"/>
    <w:rsid w:val="00816C7F"/>
    <w:rsid w:val="00816EAD"/>
    <w:rsid w:val="0081727D"/>
    <w:rsid w:val="00817491"/>
    <w:rsid w:val="008174FC"/>
    <w:rsid w:val="0081798D"/>
    <w:rsid w:val="00820B7C"/>
    <w:rsid w:val="00820E4D"/>
    <w:rsid w:val="00820FBD"/>
    <w:rsid w:val="00821132"/>
    <w:rsid w:val="0082152D"/>
    <w:rsid w:val="008215FC"/>
    <w:rsid w:val="008228ED"/>
    <w:rsid w:val="008237AD"/>
    <w:rsid w:val="00823D26"/>
    <w:rsid w:val="00823E4E"/>
    <w:rsid w:val="00824556"/>
    <w:rsid w:val="008255A7"/>
    <w:rsid w:val="00825D0E"/>
    <w:rsid w:val="00826094"/>
    <w:rsid w:val="00826400"/>
    <w:rsid w:val="00826D1D"/>
    <w:rsid w:val="0082707E"/>
    <w:rsid w:val="00827668"/>
    <w:rsid w:val="008279E1"/>
    <w:rsid w:val="008279FC"/>
    <w:rsid w:val="00827BA0"/>
    <w:rsid w:val="00827E75"/>
    <w:rsid w:val="00827FBF"/>
    <w:rsid w:val="008300B3"/>
    <w:rsid w:val="0083010C"/>
    <w:rsid w:val="008301E6"/>
    <w:rsid w:val="00830502"/>
    <w:rsid w:val="00830659"/>
    <w:rsid w:val="00830A80"/>
    <w:rsid w:val="00830F3B"/>
    <w:rsid w:val="008312C8"/>
    <w:rsid w:val="008317F1"/>
    <w:rsid w:val="0083212D"/>
    <w:rsid w:val="008321BA"/>
    <w:rsid w:val="008321C6"/>
    <w:rsid w:val="00832591"/>
    <w:rsid w:val="00833273"/>
    <w:rsid w:val="0083342C"/>
    <w:rsid w:val="008336CA"/>
    <w:rsid w:val="00833934"/>
    <w:rsid w:val="00833C1E"/>
    <w:rsid w:val="00833E80"/>
    <w:rsid w:val="00834EA9"/>
    <w:rsid w:val="008355CA"/>
    <w:rsid w:val="0083574B"/>
    <w:rsid w:val="00835E53"/>
    <w:rsid w:val="00835EF8"/>
    <w:rsid w:val="00836289"/>
    <w:rsid w:val="00836334"/>
    <w:rsid w:val="00837285"/>
    <w:rsid w:val="00837844"/>
    <w:rsid w:val="008378EB"/>
    <w:rsid w:val="00840433"/>
    <w:rsid w:val="0084077C"/>
    <w:rsid w:val="00840B9D"/>
    <w:rsid w:val="00840BC8"/>
    <w:rsid w:val="00840D93"/>
    <w:rsid w:val="00841567"/>
    <w:rsid w:val="0084196F"/>
    <w:rsid w:val="00841D56"/>
    <w:rsid w:val="00841D95"/>
    <w:rsid w:val="0084284A"/>
    <w:rsid w:val="00842D19"/>
    <w:rsid w:val="00842FBB"/>
    <w:rsid w:val="008433B6"/>
    <w:rsid w:val="008434DE"/>
    <w:rsid w:val="00843576"/>
    <w:rsid w:val="00843BFC"/>
    <w:rsid w:val="0084403E"/>
    <w:rsid w:val="008442B8"/>
    <w:rsid w:val="00844891"/>
    <w:rsid w:val="008449F4"/>
    <w:rsid w:val="00844B42"/>
    <w:rsid w:val="00844CA9"/>
    <w:rsid w:val="008458CC"/>
    <w:rsid w:val="008463CA"/>
    <w:rsid w:val="008463F4"/>
    <w:rsid w:val="00846460"/>
    <w:rsid w:val="008464E6"/>
    <w:rsid w:val="0084666F"/>
    <w:rsid w:val="00846B53"/>
    <w:rsid w:val="0084777F"/>
    <w:rsid w:val="00847842"/>
    <w:rsid w:val="008479C2"/>
    <w:rsid w:val="00847D77"/>
    <w:rsid w:val="0085029D"/>
    <w:rsid w:val="00850DB4"/>
    <w:rsid w:val="00852019"/>
    <w:rsid w:val="008520D1"/>
    <w:rsid w:val="008528DD"/>
    <w:rsid w:val="00852A5C"/>
    <w:rsid w:val="00852E40"/>
    <w:rsid w:val="0085302C"/>
    <w:rsid w:val="00853204"/>
    <w:rsid w:val="00853E8F"/>
    <w:rsid w:val="008540F0"/>
    <w:rsid w:val="00854160"/>
    <w:rsid w:val="00854198"/>
    <w:rsid w:val="008541D6"/>
    <w:rsid w:val="00854288"/>
    <w:rsid w:val="008546CF"/>
    <w:rsid w:val="00854B51"/>
    <w:rsid w:val="00854D80"/>
    <w:rsid w:val="0085511C"/>
    <w:rsid w:val="00855473"/>
    <w:rsid w:val="0085614A"/>
    <w:rsid w:val="008564F3"/>
    <w:rsid w:val="00856C62"/>
    <w:rsid w:val="00856F4D"/>
    <w:rsid w:val="0085787D"/>
    <w:rsid w:val="00857C47"/>
    <w:rsid w:val="00860C1C"/>
    <w:rsid w:val="00860CC3"/>
    <w:rsid w:val="008610AE"/>
    <w:rsid w:val="00861B33"/>
    <w:rsid w:val="00861D8B"/>
    <w:rsid w:val="00862054"/>
    <w:rsid w:val="008620D1"/>
    <w:rsid w:val="008625CE"/>
    <w:rsid w:val="008626CE"/>
    <w:rsid w:val="008629AE"/>
    <w:rsid w:val="00862FA1"/>
    <w:rsid w:val="008631CF"/>
    <w:rsid w:val="00863325"/>
    <w:rsid w:val="008635CB"/>
    <w:rsid w:val="00863A97"/>
    <w:rsid w:val="00863D3E"/>
    <w:rsid w:val="0086400D"/>
    <w:rsid w:val="008644A2"/>
    <w:rsid w:val="00864605"/>
    <w:rsid w:val="00864770"/>
    <w:rsid w:val="00864992"/>
    <w:rsid w:val="00864B50"/>
    <w:rsid w:val="00864C35"/>
    <w:rsid w:val="008653EE"/>
    <w:rsid w:val="0086553A"/>
    <w:rsid w:val="00865550"/>
    <w:rsid w:val="00865BAB"/>
    <w:rsid w:val="0086632B"/>
    <w:rsid w:val="00866423"/>
    <w:rsid w:val="008665D3"/>
    <w:rsid w:val="00866B85"/>
    <w:rsid w:val="00866BDD"/>
    <w:rsid w:val="008674F1"/>
    <w:rsid w:val="00867656"/>
    <w:rsid w:val="00867D6A"/>
    <w:rsid w:val="008700DC"/>
    <w:rsid w:val="008701E2"/>
    <w:rsid w:val="00870520"/>
    <w:rsid w:val="00870CA9"/>
    <w:rsid w:val="00870DCB"/>
    <w:rsid w:val="0087169B"/>
    <w:rsid w:val="00871C29"/>
    <w:rsid w:val="00871E33"/>
    <w:rsid w:val="00872174"/>
    <w:rsid w:val="00872B80"/>
    <w:rsid w:val="00872FC0"/>
    <w:rsid w:val="00873029"/>
    <w:rsid w:val="00873349"/>
    <w:rsid w:val="00873462"/>
    <w:rsid w:val="00873575"/>
    <w:rsid w:val="008737E5"/>
    <w:rsid w:val="00873FED"/>
    <w:rsid w:val="00874286"/>
    <w:rsid w:val="0087543A"/>
    <w:rsid w:val="00875AF2"/>
    <w:rsid w:val="0087627A"/>
    <w:rsid w:val="0087636A"/>
    <w:rsid w:val="00877184"/>
    <w:rsid w:val="0087722F"/>
    <w:rsid w:val="0087772E"/>
    <w:rsid w:val="00877C20"/>
    <w:rsid w:val="00877D2C"/>
    <w:rsid w:val="00880438"/>
    <w:rsid w:val="0088089D"/>
    <w:rsid w:val="00880ADF"/>
    <w:rsid w:val="0088121B"/>
    <w:rsid w:val="00881433"/>
    <w:rsid w:val="00881583"/>
    <w:rsid w:val="00881F3F"/>
    <w:rsid w:val="008820A7"/>
    <w:rsid w:val="00882B60"/>
    <w:rsid w:val="00883BAE"/>
    <w:rsid w:val="00883D99"/>
    <w:rsid w:val="0088404C"/>
    <w:rsid w:val="008841F1"/>
    <w:rsid w:val="0088434A"/>
    <w:rsid w:val="00884A8D"/>
    <w:rsid w:val="00884B6A"/>
    <w:rsid w:val="0088559F"/>
    <w:rsid w:val="00885733"/>
    <w:rsid w:val="008857A3"/>
    <w:rsid w:val="00885DD9"/>
    <w:rsid w:val="00886EB4"/>
    <w:rsid w:val="00886EE2"/>
    <w:rsid w:val="00886EF0"/>
    <w:rsid w:val="00886F04"/>
    <w:rsid w:val="00887226"/>
    <w:rsid w:val="00887309"/>
    <w:rsid w:val="00887BC2"/>
    <w:rsid w:val="00887BFC"/>
    <w:rsid w:val="00887DF9"/>
    <w:rsid w:val="00890270"/>
    <w:rsid w:val="008903DD"/>
    <w:rsid w:val="00890533"/>
    <w:rsid w:val="00890CAB"/>
    <w:rsid w:val="008910F8"/>
    <w:rsid w:val="00891738"/>
    <w:rsid w:val="00891C11"/>
    <w:rsid w:val="00891C89"/>
    <w:rsid w:val="00891F08"/>
    <w:rsid w:val="0089272A"/>
    <w:rsid w:val="00892CC0"/>
    <w:rsid w:val="00892F9F"/>
    <w:rsid w:val="0089316E"/>
    <w:rsid w:val="00893434"/>
    <w:rsid w:val="00893C53"/>
    <w:rsid w:val="00893EFF"/>
    <w:rsid w:val="008942F7"/>
    <w:rsid w:val="00894B52"/>
    <w:rsid w:val="00894D7A"/>
    <w:rsid w:val="00894E60"/>
    <w:rsid w:val="008951E0"/>
    <w:rsid w:val="0089521C"/>
    <w:rsid w:val="0089592F"/>
    <w:rsid w:val="0089594B"/>
    <w:rsid w:val="00895B89"/>
    <w:rsid w:val="00896457"/>
    <w:rsid w:val="008969C1"/>
    <w:rsid w:val="00897640"/>
    <w:rsid w:val="008977B9"/>
    <w:rsid w:val="008977E6"/>
    <w:rsid w:val="008979D6"/>
    <w:rsid w:val="00897E4D"/>
    <w:rsid w:val="008A04FB"/>
    <w:rsid w:val="008A056D"/>
    <w:rsid w:val="008A06A4"/>
    <w:rsid w:val="008A06C6"/>
    <w:rsid w:val="008A074E"/>
    <w:rsid w:val="008A0D88"/>
    <w:rsid w:val="008A17C1"/>
    <w:rsid w:val="008A1DE2"/>
    <w:rsid w:val="008A1F30"/>
    <w:rsid w:val="008A22B0"/>
    <w:rsid w:val="008A257E"/>
    <w:rsid w:val="008A2873"/>
    <w:rsid w:val="008A2A44"/>
    <w:rsid w:val="008A2C4B"/>
    <w:rsid w:val="008A2CA6"/>
    <w:rsid w:val="008A3B49"/>
    <w:rsid w:val="008A41BE"/>
    <w:rsid w:val="008A4FAA"/>
    <w:rsid w:val="008A5064"/>
    <w:rsid w:val="008A5384"/>
    <w:rsid w:val="008A5425"/>
    <w:rsid w:val="008A5AD1"/>
    <w:rsid w:val="008A5E55"/>
    <w:rsid w:val="008A6301"/>
    <w:rsid w:val="008A677E"/>
    <w:rsid w:val="008A6A3F"/>
    <w:rsid w:val="008A6D17"/>
    <w:rsid w:val="008A779A"/>
    <w:rsid w:val="008A7A0B"/>
    <w:rsid w:val="008A7F72"/>
    <w:rsid w:val="008B0BB3"/>
    <w:rsid w:val="008B0C4D"/>
    <w:rsid w:val="008B134C"/>
    <w:rsid w:val="008B1786"/>
    <w:rsid w:val="008B1B54"/>
    <w:rsid w:val="008B2173"/>
    <w:rsid w:val="008B2BA6"/>
    <w:rsid w:val="008B2D3E"/>
    <w:rsid w:val="008B2F52"/>
    <w:rsid w:val="008B30C4"/>
    <w:rsid w:val="008B31B8"/>
    <w:rsid w:val="008B339E"/>
    <w:rsid w:val="008B3BEA"/>
    <w:rsid w:val="008B3FB8"/>
    <w:rsid w:val="008B4358"/>
    <w:rsid w:val="008B480C"/>
    <w:rsid w:val="008B4BB8"/>
    <w:rsid w:val="008B4D24"/>
    <w:rsid w:val="008B4E82"/>
    <w:rsid w:val="008B554C"/>
    <w:rsid w:val="008B5BD7"/>
    <w:rsid w:val="008B74DD"/>
    <w:rsid w:val="008B771C"/>
    <w:rsid w:val="008B7974"/>
    <w:rsid w:val="008B7E50"/>
    <w:rsid w:val="008B7F61"/>
    <w:rsid w:val="008B7FC0"/>
    <w:rsid w:val="008C0100"/>
    <w:rsid w:val="008C0286"/>
    <w:rsid w:val="008C037B"/>
    <w:rsid w:val="008C073E"/>
    <w:rsid w:val="008C09B3"/>
    <w:rsid w:val="008C11C6"/>
    <w:rsid w:val="008C11C8"/>
    <w:rsid w:val="008C13B2"/>
    <w:rsid w:val="008C18BB"/>
    <w:rsid w:val="008C20E5"/>
    <w:rsid w:val="008C23E6"/>
    <w:rsid w:val="008C27F7"/>
    <w:rsid w:val="008C2878"/>
    <w:rsid w:val="008C2991"/>
    <w:rsid w:val="008C2F11"/>
    <w:rsid w:val="008C3A27"/>
    <w:rsid w:val="008C3C97"/>
    <w:rsid w:val="008C44EF"/>
    <w:rsid w:val="008C4604"/>
    <w:rsid w:val="008C48A4"/>
    <w:rsid w:val="008C4CA4"/>
    <w:rsid w:val="008C4DFD"/>
    <w:rsid w:val="008C506D"/>
    <w:rsid w:val="008C5235"/>
    <w:rsid w:val="008C53CE"/>
    <w:rsid w:val="008C57F2"/>
    <w:rsid w:val="008C5BF3"/>
    <w:rsid w:val="008C693E"/>
    <w:rsid w:val="008C6BA3"/>
    <w:rsid w:val="008C6DB9"/>
    <w:rsid w:val="008C6E2F"/>
    <w:rsid w:val="008C72A4"/>
    <w:rsid w:val="008C77E6"/>
    <w:rsid w:val="008C7AF8"/>
    <w:rsid w:val="008C7E25"/>
    <w:rsid w:val="008C7FBE"/>
    <w:rsid w:val="008D05F4"/>
    <w:rsid w:val="008D0805"/>
    <w:rsid w:val="008D0F65"/>
    <w:rsid w:val="008D11D3"/>
    <w:rsid w:val="008D13FC"/>
    <w:rsid w:val="008D15D9"/>
    <w:rsid w:val="008D1DAA"/>
    <w:rsid w:val="008D21D7"/>
    <w:rsid w:val="008D2F87"/>
    <w:rsid w:val="008D3063"/>
    <w:rsid w:val="008D36FE"/>
    <w:rsid w:val="008D39B7"/>
    <w:rsid w:val="008D3A94"/>
    <w:rsid w:val="008D3E0B"/>
    <w:rsid w:val="008D507C"/>
    <w:rsid w:val="008D5580"/>
    <w:rsid w:val="008D56D4"/>
    <w:rsid w:val="008D5EB4"/>
    <w:rsid w:val="008D66E9"/>
    <w:rsid w:val="008D6703"/>
    <w:rsid w:val="008D692F"/>
    <w:rsid w:val="008D6EFD"/>
    <w:rsid w:val="008D6FFE"/>
    <w:rsid w:val="008D7796"/>
    <w:rsid w:val="008D7E74"/>
    <w:rsid w:val="008E0176"/>
    <w:rsid w:val="008E0A88"/>
    <w:rsid w:val="008E10A4"/>
    <w:rsid w:val="008E1160"/>
    <w:rsid w:val="008E1288"/>
    <w:rsid w:val="008E1975"/>
    <w:rsid w:val="008E1CC9"/>
    <w:rsid w:val="008E1CF9"/>
    <w:rsid w:val="008E1E2D"/>
    <w:rsid w:val="008E1F32"/>
    <w:rsid w:val="008E2336"/>
    <w:rsid w:val="008E2364"/>
    <w:rsid w:val="008E237D"/>
    <w:rsid w:val="008E24D7"/>
    <w:rsid w:val="008E2596"/>
    <w:rsid w:val="008E2D7E"/>
    <w:rsid w:val="008E30E2"/>
    <w:rsid w:val="008E3255"/>
    <w:rsid w:val="008E3C15"/>
    <w:rsid w:val="008E4432"/>
    <w:rsid w:val="008E4760"/>
    <w:rsid w:val="008E4A0D"/>
    <w:rsid w:val="008E4A27"/>
    <w:rsid w:val="008E4ABA"/>
    <w:rsid w:val="008E4B28"/>
    <w:rsid w:val="008E4C8B"/>
    <w:rsid w:val="008E4C93"/>
    <w:rsid w:val="008E51B6"/>
    <w:rsid w:val="008E57A3"/>
    <w:rsid w:val="008E5D0B"/>
    <w:rsid w:val="008E5E89"/>
    <w:rsid w:val="008E5FF4"/>
    <w:rsid w:val="008E6927"/>
    <w:rsid w:val="008E6B39"/>
    <w:rsid w:val="008E6B92"/>
    <w:rsid w:val="008E7607"/>
    <w:rsid w:val="008E7933"/>
    <w:rsid w:val="008E7A3E"/>
    <w:rsid w:val="008E7AC0"/>
    <w:rsid w:val="008E7FBF"/>
    <w:rsid w:val="008F0139"/>
    <w:rsid w:val="008F0691"/>
    <w:rsid w:val="008F084C"/>
    <w:rsid w:val="008F1600"/>
    <w:rsid w:val="008F1660"/>
    <w:rsid w:val="008F16B3"/>
    <w:rsid w:val="008F18CA"/>
    <w:rsid w:val="008F19FA"/>
    <w:rsid w:val="008F1BAC"/>
    <w:rsid w:val="008F1E14"/>
    <w:rsid w:val="008F1F67"/>
    <w:rsid w:val="008F1FB9"/>
    <w:rsid w:val="008F2216"/>
    <w:rsid w:val="008F2B7C"/>
    <w:rsid w:val="008F2C36"/>
    <w:rsid w:val="008F37BE"/>
    <w:rsid w:val="008F3AE2"/>
    <w:rsid w:val="008F4865"/>
    <w:rsid w:val="008F492A"/>
    <w:rsid w:val="008F4A02"/>
    <w:rsid w:val="008F4AC1"/>
    <w:rsid w:val="008F4CAF"/>
    <w:rsid w:val="008F5269"/>
    <w:rsid w:val="008F5D76"/>
    <w:rsid w:val="008F6A95"/>
    <w:rsid w:val="008F6D7D"/>
    <w:rsid w:val="008F7129"/>
    <w:rsid w:val="008F7643"/>
    <w:rsid w:val="008F78F6"/>
    <w:rsid w:val="008F7C9D"/>
    <w:rsid w:val="008F7D0C"/>
    <w:rsid w:val="008F7DB3"/>
    <w:rsid w:val="008F7EC6"/>
    <w:rsid w:val="00900395"/>
    <w:rsid w:val="0090042D"/>
    <w:rsid w:val="00900470"/>
    <w:rsid w:val="009013A7"/>
    <w:rsid w:val="009016C9"/>
    <w:rsid w:val="009017B2"/>
    <w:rsid w:val="00901A60"/>
    <w:rsid w:val="00901BCE"/>
    <w:rsid w:val="00902DDD"/>
    <w:rsid w:val="00903C84"/>
    <w:rsid w:val="00903EA1"/>
    <w:rsid w:val="00904180"/>
    <w:rsid w:val="009041B1"/>
    <w:rsid w:val="00904555"/>
    <w:rsid w:val="0090457C"/>
    <w:rsid w:val="00904CB5"/>
    <w:rsid w:val="00904E2F"/>
    <w:rsid w:val="009051EB"/>
    <w:rsid w:val="009053B5"/>
    <w:rsid w:val="0090596D"/>
    <w:rsid w:val="00905A7F"/>
    <w:rsid w:val="00905DC5"/>
    <w:rsid w:val="009066BC"/>
    <w:rsid w:val="00907088"/>
    <w:rsid w:val="009071F0"/>
    <w:rsid w:val="009076FC"/>
    <w:rsid w:val="009079B3"/>
    <w:rsid w:val="00910139"/>
    <w:rsid w:val="00910482"/>
    <w:rsid w:val="009109C1"/>
    <w:rsid w:val="009114FF"/>
    <w:rsid w:val="0091150A"/>
    <w:rsid w:val="00911649"/>
    <w:rsid w:val="00911713"/>
    <w:rsid w:val="009119CF"/>
    <w:rsid w:val="00911C6B"/>
    <w:rsid w:val="00911D76"/>
    <w:rsid w:val="00911EC4"/>
    <w:rsid w:val="00912072"/>
    <w:rsid w:val="0091211C"/>
    <w:rsid w:val="00912B7B"/>
    <w:rsid w:val="00912CC8"/>
    <w:rsid w:val="009132AD"/>
    <w:rsid w:val="009136BA"/>
    <w:rsid w:val="009139FA"/>
    <w:rsid w:val="00913AEF"/>
    <w:rsid w:val="0091491B"/>
    <w:rsid w:val="00914952"/>
    <w:rsid w:val="00914BA3"/>
    <w:rsid w:val="00914DB3"/>
    <w:rsid w:val="00915031"/>
    <w:rsid w:val="0091553E"/>
    <w:rsid w:val="009155F1"/>
    <w:rsid w:val="009157ED"/>
    <w:rsid w:val="00915889"/>
    <w:rsid w:val="00915C75"/>
    <w:rsid w:val="00915F15"/>
    <w:rsid w:val="0091602F"/>
    <w:rsid w:val="00916512"/>
    <w:rsid w:val="00916671"/>
    <w:rsid w:val="00916C66"/>
    <w:rsid w:val="00917399"/>
    <w:rsid w:val="009204F1"/>
    <w:rsid w:val="00920998"/>
    <w:rsid w:val="009209E1"/>
    <w:rsid w:val="00920AAC"/>
    <w:rsid w:val="00920E27"/>
    <w:rsid w:val="0092156B"/>
    <w:rsid w:val="00921D74"/>
    <w:rsid w:val="0092268D"/>
    <w:rsid w:val="009229A2"/>
    <w:rsid w:val="00922E5F"/>
    <w:rsid w:val="00922F88"/>
    <w:rsid w:val="009231FC"/>
    <w:rsid w:val="00923270"/>
    <w:rsid w:val="0092337A"/>
    <w:rsid w:val="00923604"/>
    <w:rsid w:val="009238D1"/>
    <w:rsid w:val="0092417B"/>
    <w:rsid w:val="00924CF8"/>
    <w:rsid w:val="00924F3F"/>
    <w:rsid w:val="0092510A"/>
    <w:rsid w:val="0092573B"/>
    <w:rsid w:val="009257B1"/>
    <w:rsid w:val="00926371"/>
    <w:rsid w:val="0092646A"/>
    <w:rsid w:val="00927462"/>
    <w:rsid w:val="009278C7"/>
    <w:rsid w:val="009302BC"/>
    <w:rsid w:val="0093073F"/>
    <w:rsid w:val="00930BA1"/>
    <w:rsid w:val="00930DA6"/>
    <w:rsid w:val="00930E0E"/>
    <w:rsid w:val="009310D2"/>
    <w:rsid w:val="009315B2"/>
    <w:rsid w:val="00931749"/>
    <w:rsid w:val="00931D17"/>
    <w:rsid w:val="00931F2E"/>
    <w:rsid w:val="00932590"/>
    <w:rsid w:val="00932AD1"/>
    <w:rsid w:val="009331DF"/>
    <w:rsid w:val="009332A7"/>
    <w:rsid w:val="00933357"/>
    <w:rsid w:val="009333BE"/>
    <w:rsid w:val="00933CBB"/>
    <w:rsid w:val="00933CE6"/>
    <w:rsid w:val="0093425F"/>
    <w:rsid w:val="009344F9"/>
    <w:rsid w:val="009349F4"/>
    <w:rsid w:val="00935285"/>
    <w:rsid w:val="009358FA"/>
    <w:rsid w:val="00935E56"/>
    <w:rsid w:val="00936005"/>
    <w:rsid w:val="0093644C"/>
    <w:rsid w:val="00936798"/>
    <w:rsid w:val="00936873"/>
    <w:rsid w:val="00936B42"/>
    <w:rsid w:val="00936BF9"/>
    <w:rsid w:val="00936CB4"/>
    <w:rsid w:val="00936D65"/>
    <w:rsid w:val="00937389"/>
    <w:rsid w:val="00937497"/>
    <w:rsid w:val="00937AEB"/>
    <w:rsid w:val="00940257"/>
    <w:rsid w:val="0094101A"/>
    <w:rsid w:val="00941105"/>
    <w:rsid w:val="009414CB"/>
    <w:rsid w:val="009415A7"/>
    <w:rsid w:val="009415CC"/>
    <w:rsid w:val="00941AED"/>
    <w:rsid w:val="00942DB2"/>
    <w:rsid w:val="009431A2"/>
    <w:rsid w:val="009434EE"/>
    <w:rsid w:val="0094372E"/>
    <w:rsid w:val="00943D64"/>
    <w:rsid w:val="00943DA7"/>
    <w:rsid w:val="009442A8"/>
    <w:rsid w:val="009445CB"/>
    <w:rsid w:val="009448A6"/>
    <w:rsid w:val="0094498F"/>
    <w:rsid w:val="00944FCC"/>
    <w:rsid w:val="0094551D"/>
    <w:rsid w:val="009455F2"/>
    <w:rsid w:val="00945A15"/>
    <w:rsid w:val="00946071"/>
    <w:rsid w:val="00946420"/>
    <w:rsid w:val="0094644B"/>
    <w:rsid w:val="0094645D"/>
    <w:rsid w:val="009466FD"/>
    <w:rsid w:val="0094689B"/>
    <w:rsid w:val="009471DB"/>
    <w:rsid w:val="00947F85"/>
    <w:rsid w:val="0095003E"/>
    <w:rsid w:val="009508AB"/>
    <w:rsid w:val="00950943"/>
    <w:rsid w:val="0095222F"/>
    <w:rsid w:val="009525E0"/>
    <w:rsid w:val="00952B8E"/>
    <w:rsid w:val="00952CDA"/>
    <w:rsid w:val="009532EC"/>
    <w:rsid w:val="00953424"/>
    <w:rsid w:val="00953605"/>
    <w:rsid w:val="0095363B"/>
    <w:rsid w:val="00953910"/>
    <w:rsid w:val="00953AC5"/>
    <w:rsid w:val="00953B57"/>
    <w:rsid w:val="00953CE3"/>
    <w:rsid w:val="00953E2C"/>
    <w:rsid w:val="0095458E"/>
    <w:rsid w:val="00954CBB"/>
    <w:rsid w:val="00956944"/>
    <w:rsid w:val="00957316"/>
    <w:rsid w:val="009576EB"/>
    <w:rsid w:val="00957976"/>
    <w:rsid w:val="00957BC4"/>
    <w:rsid w:val="00957BEE"/>
    <w:rsid w:val="00957C86"/>
    <w:rsid w:val="00960A8A"/>
    <w:rsid w:val="00960CED"/>
    <w:rsid w:val="0096102B"/>
    <w:rsid w:val="009612E7"/>
    <w:rsid w:val="00961867"/>
    <w:rsid w:val="00961A2A"/>
    <w:rsid w:val="00962148"/>
    <w:rsid w:val="009623D5"/>
    <w:rsid w:val="00962445"/>
    <w:rsid w:val="0096279A"/>
    <w:rsid w:val="00962A6E"/>
    <w:rsid w:val="00962C64"/>
    <w:rsid w:val="00962C67"/>
    <w:rsid w:val="00962C73"/>
    <w:rsid w:val="00962E62"/>
    <w:rsid w:val="009630DE"/>
    <w:rsid w:val="009631EF"/>
    <w:rsid w:val="00963331"/>
    <w:rsid w:val="009637AF"/>
    <w:rsid w:val="00963873"/>
    <w:rsid w:val="00963893"/>
    <w:rsid w:val="0096422A"/>
    <w:rsid w:val="00964280"/>
    <w:rsid w:val="0096466A"/>
    <w:rsid w:val="009652D5"/>
    <w:rsid w:val="009655F9"/>
    <w:rsid w:val="00965918"/>
    <w:rsid w:val="00965D3F"/>
    <w:rsid w:val="0096602D"/>
    <w:rsid w:val="00966084"/>
    <w:rsid w:val="00966485"/>
    <w:rsid w:val="00966B33"/>
    <w:rsid w:val="00967066"/>
    <w:rsid w:val="00967677"/>
    <w:rsid w:val="00967689"/>
    <w:rsid w:val="00967E7C"/>
    <w:rsid w:val="009701E2"/>
    <w:rsid w:val="00970891"/>
    <w:rsid w:val="009710F6"/>
    <w:rsid w:val="0097149C"/>
    <w:rsid w:val="00971F5B"/>
    <w:rsid w:val="00972C69"/>
    <w:rsid w:val="00973CD7"/>
    <w:rsid w:val="0097436F"/>
    <w:rsid w:val="00974AF9"/>
    <w:rsid w:val="00974C3B"/>
    <w:rsid w:val="0097537B"/>
    <w:rsid w:val="009754C3"/>
    <w:rsid w:val="00975782"/>
    <w:rsid w:val="00975DB6"/>
    <w:rsid w:val="00976494"/>
    <w:rsid w:val="00976A7E"/>
    <w:rsid w:val="00977592"/>
    <w:rsid w:val="00980130"/>
    <w:rsid w:val="00980229"/>
    <w:rsid w:val="00980305"/>
    <w:rsid w:val="0098033C"/>
    <w:rsid w:val="009806EE"/>
    <w:rsid w:val="00980906"/>
    <w:rsid w:val="00980916"/>
    <w:rsid w:val="00980E72"/>
    <w:rsid w:val="00981272"/>
    <w:rsid w:val="009815E0"/>
    <w:rsid w:val="009817A7"/>
    <w:rsid w:val="00981883"/>
    <w:rsid w:val="00981CF5"/>
    <w:rsid w:val="00982007"/>
    <w:rsid w:val="009820F4"/>
    <w:rsid w:val="009823C5"/>
    <w:rsid w:val="00982EC8"/>
    <w:rsid w:val="00982ECD"/>
    <w:rsid w:val="00983BB3"/>
    <w:rsid w:val="00984061"/>
    <w:rsid w:val="0098470B"/>
    <w:rsid w:val="00984C95"/>
    <w:rsid w:val="009850BE"/>
    <w:rsid w:val="009854DF"/>
    <w:rsid w:val="009856C4"/>
    <w:rsid w:val="009856CD"/>
    <w:rsid w:val="009866FC"/>
    <w:rsid w:val="0098695E"/>
    <w:rsid w:val="00986A22"/>
    <w:rsid w:val="0098709A"/>
    <w:rsid w:val="0098738A"/>
    <w:rsid w:val="00987557"/>
    <w:rsid w:val="00990198"/>
    <w:rsid w:val="0099038C"/>
    <w:rsid w:val="0099058C"/>
    <w:rsid w:val="00990FBE"/>
    <w:rsid w:val="0099197C"/>
    <w:rsid w:val="00991ABF"/>
    <w:rsid w:val="00991E29"/>
    <w:rsid w:val="00991F0F"/>
    <w:rsid w:val="00991FE4"/>
    <w:rsid w:val="00992089"/>
    <w:rsid w:val="009923F0"/>
    <w:rsid w:val="00992953"/>
    <w:rsid w:val="009932AE"/>
    <w:rsid w:val="00993A92"/>
    <w:rsid w:val="00993EA4"/>
    <w:rsid w:val="00993F61"/>
    <w:rsid w:val="009940F7"/>
    <w:rsid w:val="00994A04"/>
    <w:rsid w:val="00994A2C"/>
    <w:rsid w:val="00994CED"/>
    <w:rsid w:val="00995028"/>
    <w:rsid w:val="00995127"/>
    <w:rsid w:val="00995574"/>
    <w:rsid w:val="009956CB"/>
    <w:rsid w:val="00995CF9"/>
    <w:rsid w:val="0099662D"/>
    <w:rsid w:val="00997205"/>
    <w:rsid w:val="00997323"/>
    <w:rsid w:val="00997400"/>
    <w:rsid w:val="00997A8E"/>
    <w:rsid w:val="00997CFE"/>
    <w:rsid w:val="00997D70"/>
    <w:rsid w:val="00997E1F"/>
    <w:rsid w:val="00997E5E"/>
    <w:rsid w:val="00997EC8"/>
    <w:rsid w:val="009A007B"/>
    <w:rsid w:val="009A059A"/>
    <w:rsid w:val="009A05C0"/>
    <w:rsid w:val="009A089C"/>
    <w:rsid w:val="009A08BD"/>
    <w:rsid w:val="009A0B11"/>
    <w:rsid w:val="009A0C70"/>
    <w:rsid w:val="009A1553"/>
    <w:rsid w:val="009A169E"/>
    <w:rsid w:val="009A17ED"/>
    <w:rsid w:val="009A1B84"/>
    <w:rsid w:val="009A1C1E"/>
    <w:rsid w:val="009A1D89"/>
    <w:rsid w:val="009A224B"/>
    <w:rsid w:val="009A32DD"/>
    <w:rsid w:val="009A3E92"/>
    <w:rsid w:val="009A4162"/>
    <w:rsid w:val="009A41F1"/>
    <w:rsid w:val="009A4634"/>
    <w:rsid w:val="009A4657"/>
    <w:rsid w:val="009A4AAE"/>
    <w:rsid w:val="009A4FDB"/>
    <w:rsid w:val="009A5216"/>
    <w:rsid w:val="009A5343"/>
    <w:rsid w:val="009A60D0"/>
    <w:rsid w:val="009A635D"/>
    <w:rsid w:val="009A6620"/>
    <w:rsid w:val="009A7197"/>
    <w:rsid w:val="009A75C5"/>
    <w:rsid w:val="009A7827"/>
    <w:rsid w:val="009A7852"/>
    <w:rsid w:val="009A7A4F"/>
    <w:rsid w:val="009A7C6D"/>
    <w:rsid w:val="009A7EEF"/>
    <w:rsid w:val="009B0382"/>
    <w:rsid w:val="009B0AE4"/>
    <w:rsid w:val="009B0D13"/>
    <w:rsid w:val="009B0DEB"/>
    <w:rsid w:val="009B0E06"/>
    <w:rsid w:val="009B0F52"/>
    <w:rsid w:val="009B119E"/>
    <w:rsid w:val="009B14DC"/>
    <w:rsid w:val="009B1684"/>
    <w:rsid w:val="009B173E"/>
    <w:rsid w:val="009B1B42"/>
    <w:rsid w:val="009B2489"/>
    <w:rsid w:val="009B25D5"/>
    <w:rsid w:val="009B2F5E"/>
    <w:rsid w:val="009B3C08"/>
    <w:rsid w:val="009B3CB1"/>
    <w:rsid w:val="009B3E6A"/>
    <w:rsid w:val="009B43FF"/>
    <w:rsid w:val="009B4661"/>
    <w:rsid w:val="009B4977"/>
    <w:rsid w:val="009B499D"/>
    <w:rsid w:val="009B5090"/>
    <w:rsid w:val="009B5242"/>
    <w:rsid w:val="009B5372"/>
    <w:rsid w:val="009B550E"/>
    <w:rsid w:val="009B5D7A"/>
    <w:rsid w:val="009B643A"/>
    <w:rsid w:val="009B6FC2"/>
    <w:rsid w:val="009B7236"/>
    <w:rsid w:val="009B7290"/>
    <w:rsid w:val="009B7570"/>
    <w:rsid w:val="009B7881"/>
    <w:rsid w:val="009B78D0"/>
    <w:rsid w:val="009B7BEE"/>
    <w:rsid w:val="009C0D57"/>
    <w:rsid w:val="009C1533"/>
    <w:rsid w:val="009C17B5"/>
    <w:rsid w:val="009C17CA"/>
    <w:rsid w:val="009C1F1F"/>
    <w:rsid w:val="009C26DB"/>
    <w:rsid w:val="009C3316"/>
    <w:rsid w:val="009C337D"/>
    <w:rsid w:val="009C33DE"/>
    <w:rsid w:val="009C3ED2"/>
    <w:rsid w:val="009C4247"/>
    <w:rsid w:val="009C42C8"/>
    <w:rsid w:val="009C5752"/>
    <w:rsid w:val="009C57BE"/>
    <w:rsid w:val="009C5805"/>
    <w:rsid w:val="009C595B"/>
    <w:rsid w:val="009C59A5"/>
    <w:rsid w:val="009C5A34"/>
    <w:rsid w:val="009C5FA7"/>
    <w:rsid w:val="009C62A8"/>
    <w:rsid w:val="009C67AB"/>
    <w:rsid w:val="009C7319"/>
    <w:rsid w:val="009C76BF"/>
    <w:rsid w:val="009C78B4"/>
    <w:rsid w:val="009C7EE6"/>
    <w:rsid w:val="009D007B"/>
    <w:rsid w:val="009D0169"/>
    <w:rsid w:val="009D02CA"/>
    <w:rsid w:val="009D071A"/>
    <w:rsid w:val="009D07B4"/>
    <w:rsid w:val="009D0815"/>
    <w:rsid w:val="009D10F8"/>
    <w:rsid w:val="009D155E"/>
    <w:rsid w:val="009D20B5"/>
    <w:rsid w:val="009D2517"/>
    <w:rsid w:val="009D283C"/>
    <w:rsid w:val="009D2BC8"/>
    <w:rsid w:val="009D30B9"/>
    <w:rsid w:val="009D3115"/>
    <w:rsid w:val="009D400E"/>
    <w:rsid w:val="009D4127"/>
    <w:rsid w:val="009D480E"/>
    <w:rsid w:val="009D48B1"/>
    <w:rsid w:val="009D48DE"/>
    <w:rsid w:val="009D51BF"/>
    <w:rsid w:val="009D5951"/>
    <w:rsid w:val="009D59A7"/>
    <w:rsid w:val="009D5CCC"/>
    <w:rsid w:val="009D6508"/>
    <w:rsid w:val="009D6628"/>
    <w:rsid w:val="009D665E"/>
    <w:rsid w:val="009D6701"/>
    <w:rsid w:val="009D697E"/>
    <w:rsid w:val="009D6A26"/>
    <w:rsid w:val="009D706E"/>
    <w:rsid w:val="009D74CA"/>
    <w:rsid w:val="009D7E8E"/>
    <w:rsid w:val="009E01BB"/>
    <w:rsid w:val="009E04A1"/>
    <w:rsid w:val="009E0D10"/>
    <w:rsid w:val="009E0F47"/>
    <w:rsid w:val="009E1423"/>
    <w:rsid w:val="009E1750"/>
    <w:rsid w:val="009E1DC0"/>
    <w:rsid w:val="009E1E6D"/>
    <w:rsid w:val="009E26E5"/>
    <w:rsid w:val="009E283B"/>
    <w:rsid w:val="009E2B9C"/>
    <w:rsid w:val="009E2C3B"/>
    <w:rsid w:val="009E2DD3"/>
    <w:rsid w:val="009E2E73"/>
    <w:rsid w:val="009E3E4F"/>
    <w:rsid w:val="009E4076"/>
    <w:rsid w:val="009E4176"/>
    <w:rsid w:val="009E5703"/>
    <w:rsid w:val="009E58D5"/>
    <w:rsid w:val="009E60B5"/>
    <w:rsid w:val="009E6198"/>
    <w:rsid w:val="009E6A31"/>
    <w:rsid w:val="009E70A3"/>
    <w:rsid w:val="009E78EF"/>
    <w:rsid w:val="009F08DD"/>
    <w:rsid w:val="009F139D"/>
    <w:rsid w:val="009F156D"/>
    <w:rsid w:val="009F1626"/>
    <w:rsid w:val="009F1764"/>
    <w:rsid w:val="009F1846"/>
    <w:rsid w:val="009F1984"/>
    <w:rsid w:val="009F2006"/>
    <w:rsid w:val="009F2036"/>
    <w:rsid w:val="009F2279"/>
    <w:rsid w:val="009F27FD"/>
    <w:rsid w:val="009F3238"/>
    <w:rsid w:val="009F33D8"/>
    <w:rsid w:val="009F36D0"/>
    <w:rsid w:val="009F3B5D"/>
    <w:rsid w:val="009F4444"/>
    <w:rsid w:val="009F4559"/>
    <w:rsid w:val="009F4BE3"/>
    <w:rsid w:val="009F4C34"/>
    <w:rsid w:val="009F5380"/>
    <w:rsid w:val="009F564C"/>
    <w:rsid w:val="009F565A"/>
    <w:rsid w:val="009F56A6"/>
    <w:rsid w:val="009F5BB3"/>
    <w:rsid w:val="009F5F34"/>
    <w:rsid w:val="009F64E9"/>
    <w:rsid w:val="009F6AA9"/>
    <w:rsid w:val="009F6B11"/>
    <w:rsid w:val="009F6D55"/>
    <w:rsid w:val="009F7088"/>
    <w:rsid w:val="009F72D3"/>
    <w:rsid w:val="009F7702"/>
    <w:rsid w:val="009F7BE7"/>
    <w:rsid w:val="00A002CF"/>
    <w:rsid w:val="00A00335"/>
    <w:rsid w:val="00A00570"/>
    <w:rsid w:val="00A0077A"/>
    <w:rsid w:val="00A00888"/>
    <w:rsid w:val="00A00C37"/>
    <w:rsid w:val="00A00E51"/>
    <w:rsid w:val="00A00ECE"/>
    <w:rsid w:val="00A00F7E"/>
    <w:rsid w:val="00A010EE"/>
    <w:rsid w:val="00A01788"/>
    <w:rsid w:val="00A0184A"/>
    <w:rsid w:val="00A019EF"/>
    <w:rsid w:val="00A01A52"/>
    <w:rsid w:val="00A01E2E"/>
    <w:rsid w:val="00A02131"/>
    <w:rsid w:val="00A022E2"/>
    <w:rsid w:val="00A0238F"/>
    <w:rsid w:val="00A02A2E"/>
    <w:rsid w:val="00A02A3F"/>
    <w:rsid w:val="00A02BF5"/>
    <w:rsid w:val="00A032A7"/>
    <w:rsid w:val="00A03648"/>
    <w:rsid w:val="00A03BC3"/>
    <w:rsid w:val="00A03D91"/>
    <w:rsid w:val="00A041D3"/>
    <w:rsid w:val="00A0463E"/>
    <w:rsid w:val="00A048CF"/>
    <w:rsid w:val="00A0498D"/>
    <w:rsid w:val="00A04C5F"/>
    <w:rsid w:val="00A05D5D"/>
    <w:rsid w:val="00A05DDC"/>
    <w:rsid w:val="00A0629D"/>
    <w:rsid w:val="00A064A3"/>
    <w:rsid w:val="00A06AA5"/>
    <w:rsid w:val="00A06C20"/>
    <w:rsid w:val="00A072E5"/>
    <w:rsid w:val="00A07F75"/>
    <w:rsid w:val="00A11152"/>
    <w:rsid w:val="00A11255"/>
    <w:rsid w:val="00A1197F"/>
    <w:rsid w:val="00A123A1"/>
    <w:rsid w:val="00A1248E"/>
    <w:rsid w:val="00A12777"/>
    <w:rsid w:val="00A12973"/>
    <w:rsid w:val="00A131F0"/>
    <w:rsid w:val="00A13E40"/>
    <w:rsid w:val="00A14B2F"/>
    <w:rsid w:val="00A14C7C"/>
    <w:rsid w:val="00A14E94"/>
    <w:rsid w:val="00A14EAE"/>
    <w:rsid w:val="00A15057"/>
    <w:rsid w:val="00A154AA"/>
    <w:rsid w:val="00A15712"/>
    <w:rsid w:val="00A1583C"/>
    <w:rsid w:val="00A15D29"/>
    <w:rsid w:val="00A1614B"/>
    <w:rsid w:val="00A16166"/>
    <w:rsid w:val="00A1636D"/>
    <w:rsid w:val="00A16B31"/>
    <w:rsid w:val="00A174D9"/>
    <w:rsid w:val="00A1778C"/>
    <w:rsid w:val="00A17C76"/>
    <w:rsid w:val="00A17CD1"/>
    <w:rsid w:val="00A2019D"/>
    <w:rsid w:val="00A204BA"/>
    <w:rsid w:val="00A208BC"/>
    <w:rsid w:val="00A20FDE"/>
    <w:rsid w:val="00A21104"/>
    <w:rsid w:val="00A2126F"/>
    <w:rsid w:val="00A21965"/>
    <w:rsid w:val="00A22A15"/>
    <w:rsid w:val="00A23073"/>
    <w:rsid w:val="00A233AF"/>
    <w:rsid w:val="00A23CC9"/>
    <w:rsid w:val="00A2436A"/>
    <w:rsid w:val="00A24B4B"/>
    <w:rsid w:val="00A24F84"/>
    <w:rsid w:val="00A25218"/>
    <w:rsid w:val="00A25456"/>
    <w:rsid w:val="00A25658"/>
    <w:rsid w:val="00A25AB7"/>
    <w:rsid w:val="00A25C66"/>
    <w:rsid w:val="00A2609A"/>
    <w:rsid w:val="00A262BD"/>
    <w:rsid w:val="00A264CE"/>
    <w:rsid w:val="00A266AD"/>
    <w:rsid w:val="00A2683A"/>
    <w:rsid w:val="00A268B5"/>
    <w:rsid w:val="00A26942"/>
    <w:rsid w:val="00A26D3B"/>
    <w:rsid w:val="00A26D83"/>
    <w:rsid w:val="00A27080"/>
    <w:rsid w:val="00A27488"/>
    <w:rsid w:val="00A27B11"/>
    <w:rsid w:val="00A27F06"/>
    <w:rsid w:val="00A30064"/>
    <w:rsid w:val="00A30169"/>
    <w:rsid w:val="00A301D9"/>
    <w:rsid w:val="00A30897"/>
    <w:rsid w:val="00A30A3D"/>
    <w:rsid w:val="00A30C51"/>
    <w:rsid w:val="00A316FE"/>
    <w:rsid w:val="00A31A89"/>
    <w:rsid w:val="00A31AAF"/>
    <w:rsid w:val="00A31B4F"/>
    <w:rsid w:val="00A3205D"/>
    <w:rsid w:val="00A32320"/>
    <w:rsid w:val="00A33183"/>
    <w:rsid w:val="00A33271"/>
    <w:rsid w:val="00A3338E"/>
    <w:rsid w:val="00A33532"/>
    <w:rsid w:val="00A339EE"/>
    <w:rsid w:val="00A33B14"/>
    <w:rsid w:val="00A33CD7"/>
    <w:rsid w:val="00A34093"/>
    <w:rsid w:val="00A34A20"/>
    <w:rsid w:val="00A34BC3"/>
    <w:rsid w:val="00A35E87"/>
    <w:rsid w:val="00A36BDD"/>
    <w:rsid w:val="00A3701E"/>
    <w:rsid w:val="00A3799B"/>
    <w:rsid w:val="00A37FB4"/>
    <w:rsid w:val="00A40385"/>
    <w:rsid w:val="00A404C2"/>
    <w:rsid w:val="00A40662"/>
    <w:rsid w:val="00A41150"/>
    <w:rsid w:val="00A41370"/>
    <w:rsid w:val="00A41C4F"/>
    <w:rsid w:val="00A41DDB"/>
    <w:rsid w:val="00A41DED"/>
    <w:rsid w:val="00A42869"/>
    <w:rsid w:val="00A42AE2"/>
    <w:rsid w:val="00A42BBC"/>
    <w:rsid w:val="00A42BD8"/>
    <w:rsid w:val="00A431B4"/>
    <w:rsid w:val="00A432D1"/>
    <w:rsid w:val="00A43A97"/>
    <w:rsid w:val="00A43B92"/>
    <w:rsid w:val="00A43D46"/>
    <w:rsid w:val="00A4448C"/>
    <w:rsid w:val="00A445CD"/>
    <w:rsid w:val="00A4464E"/>
    <w:rsid w:val="00A448FC"/>
    <w:rsid w:val="00A44CAC"/>
    <w:rsid w:val="00A44F4D"/>
    <w:rsid w:val="00A4500F"/>
    <w:rsid w:val="00A45578"/>
    <w:rsid w:val="00A45581"/>
    <w:rsid w:val="00A45658"/>
    <w:rsid w:val="00A45966"/>
    <w:rsid w:val="00A45B62"/>
    <w:rsid w:val="00A46330"/>
    <w:rsid w:val="00A46532"/>
    <w:rsid w:val="00A466CF"/>
    <w:rsid w:val="00A469E9"/>
    <w:rsid w:val="00A46A8A"/>
    <w:rsid w:val="00A46B47"/>
    <w:rsid w:val="00A46F92"/>
    <w:rsid w:val="00A47124"/>
    <w:rsid w:val="00A475BA"/>
    <w:rsid w:val="00A47CC4"/>
    <w:rsid w:val="00A50807"/>
    <w:rsid w:val="00A50E68"/>
    <w:rsid w:val="00A51022"/>
    <w:rsid w:val="00A519D0"/>
    <w:rsid w:val="00A51B25"/>
    <w:rsid w:val="00A51E74"/>
    <w:rsid w:val="00A52019"/>
    <w:rsid w:val="00A520DB"/>
    <w:rsid w:val="00A52218"/>
    <w:rsid w:val="00A522AD"/>
    <w:rsid w:val="00A527F0"/>
    <w:rsid w:val="00A52AED"/>
    <w:rsid w:val="00A52C6C"/>
    <w:rsid w:val="00A52D10"/>
    <w:rsid w:val="00A530B7"/>
    <w:rsid w:val="00A53C3A"/>
    <w:rsid w:val="00A53CCA"/>
    <w:rsid w:val="00A5431F"/>
    <w:rsid w:val="00A549E7"/>
    <w:rsid w:val="00A549FE"/>
    <w:rsid w:val="00A54AEA"/>
    <w:rsid w:val="00A54B5D"/>
    <w:rsid w:val="00A551E2"/>
    <w:rsid w:val="00A55338"/>
    <w:rsid w:val="00A55A39"/>
    <w:rsid w:val="00A55B06"/>
    <w:rsid w:val="00A56085"/>
    <w:rsid w:val="00A562E0"/>
    <w:rsid w:val="00A5684C"/>
    <w:rsid w:val="00A56AC6"/>
    <w:rsid w:val="00A570EC"/>
    <w:rsid w:val="00A5754B"/>
    <w:rsid w:val="00A57554"/>
    <w:rsid w:val="00A57797"/>
    <w:rsid w:val="00A57AF2"/>
    <w:rsid w:val="00A57B8C"/>
    <w:rsid w:val="00A57CA1"/>
    <w:rsid w:val="00A60B1C"/>
    <w:rsid w:val="00A60C70"/>
    <w:rsid w:val="00A60CD1"/>
    <w:rsid w:val="00A60FDE"/>
    <w:rsid w:val="00A6129A"/>
    <w:rsid w:val="00A61656"/>
    <w:rsid w:val="00A619C0"/>
    <w:rsid w:val="00A61A50"/>
    <w:rsid w:val="00A61BD7"/>
    <w:rsid w:val="00A61C68"/>
    <w:rsid w:val="00A61E72"/>
    <w:rsid w:val="00A61F48"/>
    <w:rsid w:val="00A61FF0"/>
    <w:rsid w:val="00A6247B"/>
    <w:rsid w:val="00A62FD1"/>
    <w:rsid w:val="00A63BBE"/>
    <w:rsid w:val="00A64BEA"/>
    <w:rsid w:val="00A64C36"/>
    <w:rsid w:val="00A64F04"/>
    <w:rsid w:val="00A64F8C"/>
    <w:rsid w:val="00A662F9"/>
    <w:rsid w:val="00A6658B"/>
    <w:rsid w:val="00A66C03"/>
    <w:rsid w:val="00A674DE"/>
    <w:rsid w:val="00A678EF"/>
    <w:rsid w:val="00A67AF1"/>
    <w:rsid w:val="00A67BBF"/>
    <w:rsid w:val="00A70754"/>
    <w:rsid w:val="00A70840"/>
    <w:rsid w:val="00A708DC"/>
    <w:rsid w:val="00A70DBF"/>
    <w:rsid w:val="00A70DE0"/>
    <w:rsid w:val="00A71077"/>
    <w:rsid w:val="00A71627"/>
    <w:rsid w:val="00A7178E"/>
    <w:rsid w:val="00A71899"/>
    <w:rsid w:val="00A71AB5"/>
    <w:rsid w:val="00A71F18"/>
    <w:rsid w:val="00A72532"/>
    <w:rsid w:val="00A7310C"/>
    <w:rsid w:val="00A731AF"/>
    <w:rsid w:val="00A73C60"/>
    <w:rsid w:val="00A73D63"/>
    <w:rsid w:val="00A73F41"/>
    <w:rsid w:val="00A7417F"/>
    <w:rsid w:val="00A74B36"/>
    <w:rsid w:val="00A74D19"/>
    <w:rsid w:val="00A74E77"/>
    <w:rsid w:val="00A755CE"/>
    <w:rsid w:val="00A758A9"/>
    <w:rsid w:val="00A759B9"/>
    <w:rsid w:val="00A75A07"/>
    <w:rsid w:val="00A75A46"/>
    <w:rsid w:val="00A76530"/>
    <w:rsid w:val="00A76F54"/>
    <w:rsid w:val="00A77534"/>
    <w:rsid w:val="00A779BB"/>
    <w:rsid w:val="00A80056"/>
    <w:rsid w:val="00A809D2"/>
    <w:rsid w:val="00A81142"/>
    <w:rsid w:val="00A811E7"/>
    <w:rsid w:val="00A817E6"/>
    <w:rsid w:val="00A82A5B"/>
    <w:rsid w:val="00A8320C"/>
    <w:rsid w:val="00A83447"/>
    <w:rsid w:val="00A83E80"/>
    <w:rsid w:val="00A83E98"/>
    <w:rsid w:val="00A83EDE"/>
    <w:rsid w:val="00A84698"/>
    <w:rsid w:val="00A846AA"/>
    <w:rsid w:val="00A8489A"/>
    <w:rsid w:val="00A84DF5"/>
    <w:rsid w:val="00A85326"/>
    <w:rsid w:val="00A85A16"/>
    <w:rsid w:val="00A865F8"/>
    <w:rsid w:val="00A86789"/>
    <w:rsid w:val="00A871E8"/>
    <w:rsid w:val="00A90534"/>
    <w:rsid w:val="00A90A77"/>
    <w:rsid w:val="00A914EA"/>
    <w:rsid w:val="00A91D34"/>
    <w:rsid w:val="00A9278B"/>
    <w:rsid w:val="00A9347D"/>
    <w:rsid w:val="00A948A7"/>
    <w:rsid w:val="00A948FB"/>
    <w:rsid w:val="00A94A56"/>
    <w:rsid w:val="00A94AF3"/>
    <w:rsid w:val="00A96098"/>
    <w:rsid w:val="00A9621C"/>
    <w:rsid w:val="00A9681B"/>
    <w:rsid w:val="00A96D02"/>
    <w:rsid w:val="00A9705C"/>
    <w:rsid w:val="00A97080"/>
    <w:rsid w:val="00A97F77"/>
    <w:rsid w:val="00AA0765"/>
    <w:rsid w:val="00AA0B60"/>
    <w:rsid w:val="00AA1164"/>
    <w:rsid w:val="00AA17B4"/>
    <w:rsid w:val="00AA19C5"/>
    <w:rsid w:val="00AA1AB4"/>
    <w:rsid w:val="00AA2053"/>
    <w:rsid w:val="00AA2D03"/>
    <w:rsid w:val="00AA329B"/>
    <w:rsid w:val="00AA3525"/>
    <w:rsid w:val="00AA39A8"/>
    <w:rsid w:val="00AA3B5C"/>
    <w:rsid w:val="00AA4151"/>
    <w:rsid w:val="00AA4628"/>
    <w:rsid w:val="00AA4A26"/>
    <w:rsid w:val="00AA501D"/>
    <w:rsid w:val="00AA5024"/>
    <w:rsid w:val="00AA56F7"/>
    <w:rsid w:val="00AA6F42"/>
    <w:rsid w:val="00AA7056"/>
    <w:rsid w:val="00AB0569"/>
    <w:rsid w:val="00AB07C2"/>
    <w:rsid w:val="00AB090F"/>
    <w:rsid w:val="00AB0AC7"/>
    <w:rsid w:val="00AB0BCF"/>
    <w:rsid w:val="00AB0D63"/>
    <w:rsid w:val="00AB1A98"/>
    <w:rsid w:val="00AB1CDF"/>
    <w:rsid w:val="00AB1D7D"/>
    <w:rsid w:val="00AB1EC0"/>
    <w:rsid w:val="00AB2A1E"/>
    <w:rsid w:val="00AB2D6D"/>
    <w:rsid w:val="00AB338E"/>
    <w:rsid w:val="00AB3843"/>
    <w:rsid w:val="00AB3C19"/>
    <w:rsid w:val="00AB3E95"/>
    <w:rsid w:val="00AB4086"/>
    <w:rsid w:val="00AB46B6"/>
    <w:rsid w:val="00AB46F3"/>
    <w:rsid w:val="00AB49E7"/>
    <w:rsid w:val="00AB4C90"/>
    <w:rsid w:val="00AB5736"/>
    <w:rsid w:val="00AB6147"/>
    <w:rsid w:val="00AB6464"/>
    <w:rsid w:val="00AB6AC9"/>
    <w:rsid w:val="00AB7196"/>
    <w:rsid w:val="00AB727C"/>
    <w:rsid w:val="00AB75E2"/>
    <w:rsid w:val="00AB7865"/>
    <w:rsid w:val="00AB798F"/>
    <w:rsid w:val="00AB7ABF"/>
    <w:rsid w:val="00AB7C3B"/>
    <w:rsid w:val="00AB7FDB"/>
    <w:rsid w:val="00AC000B"/>
    <w:rsid w:val="00AC0068"/>
    <w:rsid w:val="00AC023B"/>
    <w:rsid w:val="00AC0481"/>
    <w:rsid w:val="00AC0537"/>
    <w:rsid w:val="00AC055A"/>
    <w:rsid w:val="00AC14D5"/>
    <w:rsid w:val="00AC16BF"/>
    <w:rsid w:val="00AC1C8D"/>
    <w:rsid w:val="00AC1FAD"/>
    <w:rsid w:val="00AC2358"/>
    <w:rsid w:val="00AC24A1"/>
    <w:rsid w:val="00AC27A7"/>
    <w:rsid w:val="00AC294F"/>
    <w:rsid w:val="00AC2B31"/>
    <w:rsid w:val="00AC2D53"/>
    <w:rsid w:val="00AC379E"/>
    <w:rsid w:val="00AC38D5"/>
    <w:rsid w:val="00AC39A0"/>
    <w:rsid w:val="00AC4328"/>
    <w:rsid w:val="00AC4640"/>
    <w:rsid w:val="00AC480E"/>
    <w:rsid w:val="00AC4944"/>
    <w:rsid w:val="00AC49EA"/>
    <w:rsid w:val="00AC49F6"/>
    <w:rsid w:val="00AC4C8B"/>
    <w:rsid w:val="00AC4CD8"/>
    <w:rsid w:val="00AC4F82"/>
    <w:rsid w:val="00AC52E9"/>
    <w:rsid w:val="00AC5410"/>
    <w:rsid w:val="00AC5411"/>
    <w:rsid w:val="00AC5926"/>
    <w:rsid w:val="00AC6217"/>
    <w:rsid w:val="00AC65AB"/>
    <w:rsid w:val="00AC698C"/>
    <w:rsid w:val="00AC702D"/>
    <w:rsid w:val="00AC754D"/>
    <w:rsid w:val="00AC7E0D"/>
    <w:rsid w:val="00AD0265"/>
    <w:rsid w:val="00AD031C"/>
    <w:rsid w:val="00AD0963"/>
    <w:rsid w:val="00AD1117"/>
    <w:rsid w:val="00AD126F"/>
    <w:rsid w:val="00AD1AF3"/>
    <w:rsid w:val="00AD1CEA"/>
    <w:rsid w:val="00AD1E0A"/>
    <w:rsid w:val="00AD261E"/>
    <w:rsid w:val="00AD289D"/>
    <w:rsid w:val="00AD2E16"/>
    <w:rsid w:val="00AD3018"/>
    <w:rsid w:val="00AD36E2"/>
    <w:rsid w:val="00AD377D"/>
    <w:rsid w:val="00AD37F6"/>
    <w:rsid w:val="00AD3980"/>
    <w:rsid w:val="00AD41FA"/>
    <w:rsid w:val="00AD4309"/>
    <w:rsid w:val="00AD4A14"/>
    <w:rsid w:val="00AD4F1D"/>
    <w:rsid w:val="00AD4F78"/>
    <w:rsid w:val="00AD51EC"/>
    <w:rsid w:val="00AD52E8"/>
    <w:rsid w:val="00AD53B7"/>
    <w:rsid w:val="00AD5484"/>
    <w:rsid w:val="00AD5868"/>
    <w:rsid w:val="00AD66CC"/>
    <w:rsid w:val="00AD68F7"/>
    <w:rsid w:val="00AE01ED"/>
    <w:rsid w:val="00AE0588"/>
    <w:rsid w:val="00AE062C"/>
    <w:rsid w:val="00AE0D99"/>
    <w:rsid w:val="00AE0D9F"/>
    <w:rsid w:val="00AE0F1A"/>
    <w:rsid w:val="00AE16E0"/>
    <w:rsid w:val="00AE178C"/>
    <w:rsid w:val="00AE20CB"/>
    <w:rsid w:val="00AE258F"/>
    <w:rsid w:val="00AE2EF9"/>
    <w:rsid w:val="00AE3127"/>
    <w:rsid w:val="00AE3EFF"/>
    <w:rsid w:val="00AE43A1"/>
    <w:rsid w:val="00AE4725"/>
    <w:rsid w:val="00AE49C3"/>
    <w:rsid w:val="00AE4A16"/>
    <w:rsid w:val="00AE5417"/>
    <w:rsid w:val="00AE5CA8"/>
    <w:rsid w:val="00AE6297"/>
    <w:rsid w:val="00AE6634"/>
    <w:rsid w:val="00AE7A46"/>
    <w:rsid w:val="00AE7B76"/>
    <w:rsid w:val="00AE7D2C"/>
    <w:rsid w:val="00AE7D5B"/>
    <w:rsid w:val="00AE7E74"/>
    <w:rsid w:val="00AF0090"/>
    <w:rsid w:val="00AF1180"/>
    <w:rsid w:val="00AF1930"/>
    <w:rsid w:val="00AF2106"/>
    <w:rsid w:val="00AF24DC"/>
    <w:rsid w:val="00AF2C41"/>
    <w:rsid w:val="00AF2E17"/>
    <w:rsid w:val="00AF345F"/>
    <w:rsid w:val="00AF3906"/>
    <w:rsid w:val="00AF3963"/>
    <w:rsid w:val="00AF3AA2"/>
    <w:rsid w:val="00AF4C3A"/>
    <w:rsid w:val="00AF4EED"/>
    <w:rsid w:val="00AF50A5"/>
    <w:rsid w:val="00AF605B"/>
    <w:rsid w:val="00AF61BC"/>
    <w:rsid w:val="00AF61F8"/>
    <w:rsid w:val="00AF63F8"/>
    <w:rsid w:val="00AF6892"/>
    <w:rsid w:val="00AF69D1"/>
    <w:rsid w:val="00AF70E8"/>
    <w:rsid w:val="00AF725A"/>
    <w:rsid w:val="00AF726F"/>
    <w:rsid w:val="00AF72AF"/>
    <w:rsid w:val="00AF7688"/>
    <w:rsid w:val="00AF77A9"/>
    <w:rsid w:val="00AF77F7"/>
    <w:rsid w:val="00AF7B04"/>
    <w:rsid w:val="00AF7CE2"/>
    <w:rsid w:val="00AF7E5A"/>
    <w:rsid w:val="00AF7F09"/>
    <w:rsid w:val="00B00493"/>
    <w:rsid w:val="00B00C0F"/>
    <w:rsid w:val="00B00E48"/>
    <w:rsid w:val="00B0146D"/>
    <w:rsid w:val="00B01BA0"/>
    <w:rsid w:val="00B01D23"/>
    <w:rsid w:val="00B01E87"/>
    <w:rsid w:val="00B02537"/>
    <w:rsid w:val="00B026B5"/>
    <w:rsid w:val="00B02862"/>
    <w:rsid w:val="00B03A27"/>
    <w:rsid w:val="00B0440B"/>
    <w:rsid w:val="00B04472"/>
    <w:rsid w:val="00B050D4"/>
    <w:rsid w:val="00B05156"/>
    <w:rsid w:val="00B0517F"/>
    <w:rsid w:val="00B05495"/>
    <w:rsid w:val="00B05A17"/>
    <w:rsid w:val="00B05AD3"/>
    <w:rsid w:val="00B062C4"/>
    <w:rsid w:val="00B06964"/>
    <w:rsid w:val="00B0752F"/>
    <w:rsid w:val="00B07937"/>
    <w:rsid w:val="00B07A28"/>
    <w:rsid w:val="00B07DA8"/>
    <w:rsid w:val="00B07E10"/>
    <w:rsid w:val="00B10060"/>
    <w:rsid w:val="00B11764"/>
    <w:rsid w:val="00B117C0"/>
    <w:rsid w:val="00B11E8B"/>
    <w:rsid w:val="00B123B1"/>
    <w:rsid w:val="00B13336"/>
    <w:rsid w:val="00B135C2"/>
    <w:rsid w:val="00B13CD3"/>
    <w:rsid w:val="00B13F22"/>
    <w:rsid w:val="00B14B4A"/>
    <w:rsid w:val="00B14EA1"/>
    <w:rsid w:val="00B16103"/>
    <w:rsid w:val="00B161FE"/>
    <w:rsid w:val="00B16231"/>
    <w:rsid w:val="00B1633D"/>
    <w:rsid w:val="00B16D29"/>
    <w:rsid w:val="00B179AD"/>
    <w:rsid w:val="00B17BBE"/>
    <w:rsid w:val="00B17DAF"/>
    <w:rsid w:val="00B2010B"/>
    <w:rsid w:val="00B2025C"/>
    <w:rsid w:val="00B2096D"/>
    <w:rsid w:val="00B20A22"/>
    <w:rsid w:val="00B20B30"/>
    <w:rsid w:val="00B20D06"/>
    <w:rsid w:val="00B2186D"/>
    <w:rsid w:val="00B21BF8"/>
    <w:rsid w:val="00B21C85"/>
    <w:rsid w:val="00B22B06"/>
    <w:rsid w:val="00B22D16"/>
    <w:rsid w:val="00B22E25"/>
    <w:rsid w:val="00B234FF"/>
    <w:rsid w:val="00B2366B"/>
    <w:rsid w:val="00B23BDE"/>
    <w:rsid w:val="00B24718"/>
    <w:rsid w:val="00B248A6"/>
    <w:rsid w:val="00B249A2"/>
    <w:rsid w:val="00B24B8F"/>
    <w:rsid w:val="00B24C2F"/>
    <w:rsid w:val="00B24D09"/>
    <w:rsid w:val="00B256B5"/>
    <w:rsid w:val="00B25CA9"/>
    <w:rsid w:val="00B25CB5"/>
    <w:rsid w:val="00B25D77"/>
    <w:rsid w:val="00B25F8B"/>
    <w:rsid w:val="00B25F98"/>
    <w:rsid w:val="00B262E5"/>
    <w:rsid w:val="00B270FB"/>
    <w:rsid w:val="00B27237"/>
    <w:rsid w:val="00B27DB8"/>
    <w:rsid w:val="00B27F2A"/>
    <w:rsid w:val="00B30385"/>
    <w:rsid w:val="00B30DDA"/>
    <w:rsid w:val="00B3149F"/>
    <w:rsid w:val="00B31B83"/>
    <w:rsid w:val="00B320A6"/>
    <w:rsid w:val="00B32167"/>
    <w:rsid w:val="00B322FD"/>
    <w:rsid w:val="00B3281D"/>
    <w:rsid w:val="00B337E7"/>
    <w:rsid w:val="00B339DB"/>
    <w:rsid w:val="00B33B1B"/>
    <w:rsid w:val="00B34320"/>
    <w:rsid w:val="00B35ED4"/>
    <w:rsid w:val="00B3641C"/>
    <w:rsid w:val="00B36838"/>
    <w:rsid w:val="00B36A8D"/>
    <w:rsid w:val="00B36E2C"/>
    <w:rsid w:val="00B37131"/>
    <w:rsid w:val="00B3738C"/>
    <w:rsid w:val="00B40555"/>
    <w:rsid w:val="00B409F7"/>
    <w:rsid w:val="00B40D9C"/>
    <w:rsid w:val="00B40F0E"/>
    <w:rsid w:val="00B41108"/>
    <w:rsid w:val="00B412D6"/>
    <w:rsid w:val="00B413D8"/>
    <w:rsid w:val="00B41BFC"/>
    <w:rsid w:val="00B41CBB"/>
    <w:rsid w:val="00B42510"/>
    <w:rsid w:val="00B42B52"/>
    <w:rsid w:val="00B436CE"/>
    <w:rsid w:val="00B441A4"/>
    <w:rsid w:val="00B444EE"/>
    <w:rsid w:val="00B44C99"/>
    <w:rsid w:val="00B451AB"/>
    <w:rsid w:val="00B45413"/>
    <w:rsid w:val="00B45AA1"/>
    <w:rsid w:val="00B45ADE"/>
    <w:rsid w:val="00B45C49"/>
    <w:rsid w:val="00B45C4C"/>
    <w:rsid w:val="00B45D47"/>
    <w:rsid w:val="00B45F6D"/>
    <w:rsid w:val="00B46775"/>
    <w:rsid w:val="00B467A0"/>
    <w:rsid w:val="00B4695C"/>
    <w:rsid w:val="00B46F47"/>
    <w:rsid w:val="00B46F9D"/>
    <w:rsid w:val="00B47224"/>
    <w:rsid w:val="00B47E94"/>
    <w:rsid w:val="00B50134"/>
    <w:rsid w:val="00B50644"/>
    <w:rsid w:val="00B50F52"/>
    <w:rsid w:val="00B51537"/>
    <w:rsid w:val="00B515A6"/>
    <w:rsid w:val="00B51714"/>
    <w:rsid w:val="00B5205E"/>
    <w:rsid w:val="00B53C6C"/>
    <w:rsid w:val="00B54051"/>
    <w:rsid w:val="00B5496F"/>
    <w:rsid w:val="00B54A0A"/>
    <w:rsid w:val="00B54BC4"/>
    <w:rsid w:val="00B5561F"/>
    <w:rsid w:val="00B5586E"/>
    <w:rsid w:val="00B563AD"/>
    <w:rsid w:val="00B56D56"/>
    <w:rsid w:val="00B56DAB"/>
    <w:rsid w:val="00B60B57"/>
    <w:rsid w:val="00B61069"/>
    <w:rsid w:val="00B61088"/>
    <w:rsid w:val="00B61399"/>
    <w:rsid w:val="00B61705"/>
    <w:rsid w:val="00B617EE"/>
    <w:rsid w:val="00B617FA"/>
    <w:rsid w:val="00B626AB"/>
    <w:rsid w:val="00B62AA4"/>
    <w:rsid w:val="00B63188"/>
    <w:rsid w:val="00B63818"/>
    <w:rsid w:val="00B63A6D"/>
    <w:rsid w:val="00B63D1C"/>
    <w:rsid w:val="00B63D34"/>
    <w:rsid w:val="00B640A2"/>
    <w:rsid w:val="00B64497"/>
    <w:rsid w:val="00B64678"/>
    <w:rsid w:val="00B64D15"/>
    <w:rsid w:val="00B650FF"/>
    <w:rsid w:val="00B65471"/>
    <w:rsid w:val="00B65526"/>
    <w:rsid w:val="00B65976"/>
    <w:rsid w:val="00B65CE3"/>
    <w:rsid w:val="00B65CFE"/>
    <w:rsid w:val="00B660BD"/>
    <w:rsid w:val="00B6646B"/>
    <w:rsid w:val="00B66840"/>
    <w:rsid w:val="00B669F4"/>
    <w:rsid w:val="00B66A39"/>
    <w:rsid w:val="00B670FF"/>
    <w:rsid w:val="00B673EF"/>
    <w:rsid w:val="00B6785B"/>
    <w:rsid w:val="00B67BCB"/>
    <w:rsid w:val="00B67C42"/>
    <w:rsid w:val="00B67F18"/>
    <w:rsid w:val="00B67F70"/>
    <w:rsid w:val="00B70640"/>
    <w:rsid w:val="00B70D54"/>
    <w:rsid w:val="00B712B6"/>
    <w:rsid w:val="00B71397"/>
    <w:rsid w:val="00B71C08"/>
    <w:rsid w:val="00B71C38"/>
    <w:rsid w:val="00B72710"/>
    <w:rsid w:val="00B72BC0"/>
    <w:rsid w:val="00B72BC5"/>
    <w:rsid w:val="00B72E60"/>
    <w:rsid w:val="00B7341A"/>
    <w:rsid w:val="00B7365E"/>
    <w:rsid w:val="00B74301"/>
    <w:rsid w:val="00B748D1"/>
    <w:rsid w:val="00B7492F"/>
    <w:rsid w:val="00B74D36"/>
    <w:rsid w:val="00B74EB9"/>
    <w:rsid w:val="00B74F9F"/>
    <w:rsid w:val="00B75057"/>
    <w:rsid w:val="00B75E57"/>
    <w:rsid w:val="00B7678E"/>
    <w:rsid w:val="00B76D2F"/>
    <w:rsid w:val="00B76D50"/>
    <w:rsid w:val="00B776E5"/>
    <w:rsid w:val="00B77A64"/>
    <w:rsid w:val="00B77A88"/>
    <w:rsid w:val="00B80E37"/>
    <w:rsid w:val="00B817C0"/>
    <w:rsid w:val="00B81B1F"/>
    <w:rsid w:val="00B81C0F"/>
    <w:rsid w:val="00B81D88"/>
    <w:rsid w:val="00B81DEA"/>
    <w:rsid w:val="00B821E4"/>
    <w:rsid w:val="00B82A6D"/>
    <w:rsid w:val="00B82D00"/>
    <w:rsid w:val="00B83143"/>
    <w:rsid w:val="00B83B24"/>
    <w:rsid w:val="00B841A2"/>
    <w:rsid w:val="00B84B5E"/>
    <w:rsid w:val="00B84CF6"/>
    <w:rsid w:val="00B84FA2"/>
    <w:rsid w:val="00B85098"/>
    <w:rsid w:val="00B852A0"/>
    <w:rsid w:val="00B85398"/>
    <w:rsid w:val="00B8541E"/>
    <w:rsid w:val="00B8563F"/>
    <w:rsid w:val="00B8574C"/>
    <w:rsid w:val="00B857C2"/>
    <w:rsid w:val="00B85881"/>
    <w:rsid w:val="00B85B5D"/>
    <w:rsid w:val="00B85F49"/>
    <w:rsid w:val="00B86086"/>
    <w:rsid w:val="00B864BE"/>
    <w:rsid w:val="00B868C2"/>
    <w:rsid w:val="00B86A7A"/>
    <w:rsid w:val="00B86CC2"/>
    <w:rsid w:val="00B87E16"/>
    <w:rsid w:val="00B901A8"/>
    <w:rsid w:val="00B908CF"/>
    <w:rsid w:val="00B90F6A"/>
    <w:rsid w:val="00B91277"/>
    <w:rsid w:val="00B919E1"/>
    <w:rsid w:val="00B92198"/>
    <w:rsid w:val="00B921D9"/>
    <w:rsid w:val="00B923FF"/>
    <w:rsid w:val="00B9247A"/>
    <w:rsid w:val="00B926C5"/>
    <w:rsid w:val="00B927C5"/>
    <w:rsid w:val="00B92FC7"/>
    <w:rsid w:val="00B93355"/>
    <w:rsid w:val="00B935CB"/>
    <w:rsid w:val="00B93BF8"/>
    <w:rsid w:val="00B93D24"/>
    <w:rsid w:val="00B93D43"/>
    <w:rsid w:val="00B94171"/>
    <w:rsid w:val="00B94209"/>
    <w:rsid w:val="00B9571B"/>
    <w:rsid w:val="00B95AEB"/>
    <w:rsid w:val="00B960C5"/>
    <w:rsid w:val="00B9611F"/>
    <w:rsid w:val="00B961C8"/>
    <w:rsid w:val="00B9715E"/>
    <w:rsid w:val="00B97411"/>
    <w:rsid w:val="00B9783B"/>
    <w:rsid w:val="00B97892"/>
    <w:rsid w:val="00BA05B9"/>
    <w:rsid w:val="00BA06F6"/>
    <w:rsid w:val="00BA07E8"/>
    <w:rsid w:val="00BA08A2"/>
    <w:rsid w:val="00BA097A"/>
    <w:rsid w:val="00BA0ECE"/>
    <w:rsid w:val="00BA110D"/>
    <w:rsid w:val="00BA1159"/>
    <w:rsid w:val="00BA130A"/>
    <w:rsid w:val="00BA13EE"/>
    <w:rsid w:val="00BA1563"/>
    <w:rsid w:val="00BA17D8"/>
    <w:rsid w:val="00BA18DB"/>
    <w:rsid w:val="00BA27C6"/>
    <w:rsid w:val="00BA3078"/>
    <w:rsid w:val="00BA3717"/>
    <w:rsid w:val="00BA37BE"/>
    <w:rsid w:val="00BA3A56"/>
    <w:rsid w:val="00BA3B95"/>
    <w:rsid w:val="00BA422D"/>
    <w:rsid w:val="00BA4360"/>
    <w:rsid w:val="00BA45DC"/>
    <w:rsid w:val="00BA4BEB"/>
    <w:rsid w:val="00BA4E49"/>
    <w:rsid w:val="00BA56BC"/>
    <w:rsid w:val="00BA5DCA"/>
    <w:rsid w:val="00BA6261"/>
    <w:rsid w:val="00BA6A71"/>
    <w:rsid w:val="00BA6B05"/>
    <w:rsid w:val="00BA7730"/>
    <w:rsid w:val="00BA7D36"/>
    <w:rsid w:val="00BB002C"/>
    <w:rsid w:val="00BB02D8"/>
    <w:rsid w:val="00BB0632"/>
    <w:rsid w:val="00BB07A4"/>
    <w:rsid w:val="00BB084A"/>
    <w:rsid w:val="00BB13FB"/>
    <w:rsid w:val="00BB1BA2"/>
    <w:rsid w:val="00BB1CE8"/>
    <w:rsid w:val="00BB20DA"/>
    <w:rsid w:val="00BB268E"/>
    <w:rsid w:val="00BB272E"/>
    <w:rsid w:val="00BB2FF6"/>
    <w:rsid w:val="00BB303F"/>
    <w:rsid w:val="00BB30CE"/>
    <w:rsid w:val="00BB30D2"/>
    <w:rsid w:val="00BB315A"/>
    <w:rsid w:val="00BB38F4"/>
    <w:rsid w:val="00BB4D63"/>
    <w:rsid w:val="00BB5151"/>
    <w:rsid w:val="00BB56EC"/>
    <w:rsid w:val="00BB5D02"/>
    <w:rsid w:val="00BB5F7F"/>
    <w:rsid w:val="00BB6048"/>
    <w:rsid w:val="00BB6396"/>
    <w:rsid w:val="00BB6727"/>
    <w:rsid w:val="00BB6BCF"/>
    <w:rsid w:val="00BB6EA4"/>
    <w:rsid w:val="00BB751E"/>
    <w:rsid w:val="00BB78AD"/>
    <w:rsid w:val="00BC00B9"/>
    <w:rsid w:val="00BC01CB"/>
    <w:rsid w:val="00BC020E"/>
    <w:rsid w:val="00BC02B0"/>
    <w:rsid w:val="00BC0442"/>
    <w:rsid w:val="00BC0A6D"/>
    <w:rsid w:val="00BC139B"/>
    <w:rsid w:val="00BC1493"/>
    <w:rsid w:val="00BC1BA5"/>
    <w:rsid w:val="00BC2AEC"/>
    <w:rsid w:val="00BC2F53"/>
    <w:rsid w:val="00BC3049"/>
    <w:rsid w:val="00BC34DF"/>
    <w:rsid w:val="00BC3997"/>
    <w:rsid w:val="00BC3AF6"/>
    <w:rsid w:val="00BC3E8A"/>
    <w:rsid w:val="00BC41B2"/>
    <w:rsid w:val="00BC48A4"/>
    <w:rsid w:val="00BC4C71"/>
    <w:rsid w:val="00BC51AF"/>
    <w:rsid w:val="00BC56D8"/>
    <w:rsid w:val="00BC5BBD"/>
    <w:rsid w:val="00BC5EEA"/>
    <w:rsid w:val="00BC5F86"/>
    <w:rsid w:val="00BC648C"/>
    <w:rsid w:val="00BC65BE"/>
    <w:rsid w:val="00BC66A9"/>
    <w:rsid w:val="00BC6ED9"/>
    <w:rsid w:val="00BC7141"/>
    <w:rsid w:val="00BC7441"/>
    <w:rsid w:val="00BC75E1"/>
    <w:rsid w:val="00BC7672"/>
    <w:rsid w:val="00BC7929"/>
    <w:rsid w:val="00BD067D"/>
    <w:rsid w:val="00BD1424"/>
    <w:rsid w:val="00BD1EA8"/>
    <w:rsid w:val="00BD1F8B"/>
    <w:rsid w:val="00BD242D"/>
    <w:rsid w:val="00BD29A7"/>
    <w:rsid w:val="00BD3548"/>
    <w:rsid w:val="00BD3C19"/>
    <w:rsid w:val="00BD3DCB"/>
    <w:rsid w:val="00BD4330"/>
    <w:rsid w:val="00BD44C1"/>
    <w:rsid w:val="00BD4BED"/>
    <w:rsid w:val="00BD4D2A"/>
    <w:rsid w:val="00BD5D71"/>
    <w:rsid w:val="00BD5F9F"/>
    <w:rsid w:val="00BD60EB"/>
    <w:rsid w:val="00BD65D9"/>
    <w:rsid w:val="00BD670B"/>
    <w:rsid w:val="00BD6AF3"/>
    <w:rsid w:val="00BD752F"/>
    <w:rsid w:val="00BD775F"/>
    <w:rsid w:val="00BD7B58"/>
    <w:rsid w:val="00BD7C85"/>
    <w:rsid w:val="00BE0009"/>
    <w:rsid w:val="00BE05B2"/>
    <w:rsid w:val="00BE0AFC"/>
    <w:rsid w:val="00BE11A2"/>
    <w:rsid w:val="00BE12C4"/>
    <w:rsid w:val="00BE15EC"/>
    <w:rsid w:val="00BE1CC2"/>
    <w:rsid w:val="00BE1DEE"/>
    <w:rsid w:val="00BE1E1E"/>
    <w:rsid w:val="00BE20C1"/>
    <w:rsid w:val="00BE22DB"/>
    <w:rsid w:val="00BE22EE"/>
    <w:rsid w:val="00BE259A"/>
    <w:rsid w:val="00BE2FDF"/>
    <w:rsid w:val="00BE3459"/>
    <w:rsid w:val="00BE3BAD"/>
    <w:rsid w:val="00BE3C1B"/>
    <w:rsid w:val="00BE3CAE"/>
    <w:rsid w:val="00BE3D57"/>
    <w:rsid w:val="00BE402D"/>
    <w:rsid w:val="00BE47AA"/>
    <w:rsid w:val="00BE4AB4"/>
    <w:rsid w:val="00BE4CCE"/>
    <w:rsid w:val="00BE5238"/>
    <w:rsid w:val="00BE5365"/>
    <w:rsid w:val="00BE5762"/>
    <w:rsid w:val="00BE5AA1"/>
    <w:rsid w:val="00BE6616"/>
    <w:rsid w:val="00BE6B8F"/>
    <w:rsid w:val="00BE6DA3"/>
    <w:rsid w:val="00BE7539"/>
    <w:rsid w:val="00BE7D71"/>
    <w:rsid w:val="00BE7D96"/>
    <w:rsid w:val="00BE7E5A"/>
    <w:rsid w:val="00BF0793"/>
    <w:rsid w:val="00BF0BEA"/>
    <w:rsid w:val="00BF0EF0"/>
    <w:rsid w:val="00BF159A"/>
    <w:rsid w:val="00BF15DC"/>
    <w:rsid w:val="00BF1A36"/>
    <w:rsid w:val="00BF1C4F"/>
    <w:rsid w:val="00BF2322"/>
    <w:rsid w:val="00BF2D1F"/>
    <w:rsid w:val="00BF2F33"/>
    <w:rsid w:val="00BF2FE1"/>
    <w:rsid w:val="00BF316F"/>
    <w:rsid w:val="00BF3EB5"/>
    <w:rsid w:val="00BF3F4F"/>
    <w:rsid w:val="00BF40F0"/>
    <w:rsid w:val="00BF4DCB"/>
    <w:rsid w:val="00BF5270"/>
    <w:rsid w:val="00BF558A"/>
    <w:rsid w:val="00BF6783"/>
    <w:rsid w:val="00BF6E53"/>
    <w:rsid w:val="00BF6ECB"/>
    <w:rsid w:val="00BF72DB"/>
    <w:rsid w:val="00BF76D4"/>
    <w:rsid w:val="00BF79DB"/>
    <w:rsid w:val="00BF7D3B"/>
    <w:rsid w:val="00C00068"/>
    <w:rsid w:val="00C0009A"/>
    <w:rsid w:val="00C0021B"/>
    <w:rsid w:val="00C003C5"/>
    <w:rsid w:val="00C0047C"/>
    <w:rsid w:val="00C004B0"/>
    <w:rsid w:val="00C00EA5"/>
    <w:rsid w:val="00C0133F"/>
    <w:rsid w:val="00C01797"/>
    <w:rsid w:val="00C01ACF"/>
    <w:rsid w:val="00C01BA4"/>
    <w:rsid w:val="00C01C0E"/>
    <w:rsid w:val="00C01D95"/>
    <w:rsid w:val="00C01E3E"/>
    <w:rsid w:val="00C02AA6"/>
    <w:rsid w:val="00C032F1"/>
    <w:rsid w:val="00C038E7"/>
    <w:rsid w:val="00C03B69"/>
    <w:rsid w:val="00C03CA4"/>
    <w:rsid w:val="00C03E69"/>
    <w:rsid w:val="00C04123"/>
    <w:rsid w:val="00C05167"/>
    <w:rsid w:val="00C05198"/>
    <w:rsid w:val="00C05236"/>
    <w:rsid w:val="00C05659"/>
    <w:rsid w:val="00C05BD4"/>
    <w:rsid w:val="00C05F33"/>
    <w:rsid w:val="00C06085"/>
    <w:rsid w:val="00C063C0"/>
    <w:rsid w:val="00C0748C"/>
    <w:rsid w:val="00C074D6"/>
    <w:rsid w:val="00C07CD1"/>
    <w:rsid w:val="00C10009"/>
    <w:rsid w:val="00C102E8"/>
    <w:rsid w:val="00C10642"/>
    <w:rsid w:val="00C10807"/>
    <w:rsid w:val="00C1083D"/>
    <w:rsid w:val="00C109CC"/>
    <w:rsid w:val="00C10B8E"/>
    <w:rsid w:val="00C10F5C"/>
    <w:rsid w:val="00C116B8"/>
    <w:rsid w:val="00C119A0"/>
    <w:rsid w:val="00C12367"/>
    <w:rsid w:val="00C1255A"/>
    <w:rsid w:val="00C13836"/>
    <w:rsid w:val="00C13C65"/>
    <w:rsid w:val="00C13DCF"/>
    <w:rsid w:val="00C13E4C"/>
    <w:rsid w:val="00C13F13"/>
    <w:rsid w:val="00C13F79"/>
    <w:rsid w:val="00C14270"/>
    <w:rsid w:val="00C1452E"/>
    <w:rsid w:val="00C14783"/>
    <w:rsid w:val="00C14DDF"/>
    <w:rsid w:val="00C152E6"/>
    <w:rsid w:val="00C15ADF"/>
    <w:rsid w:val="00C15C72"/>
    <w:rsid w:val="00C15C88"/>
    <w:rsid w:val="00C165B4"/>
    <w:rsid w:val="00C1663B"/>
    <w:rsid w:val="00C16B8A"/>
    <w:rsid w:val="00C16CDA"/>
    <w:rsid w:val="00C16E1C"/>
    <w:rsid w:val="00C17376"/>
    <w:rsid w:val="00C175E1"/>
    <w:rsid w:val="00C17790"/>
    <w:rsid w:val="00C17A40"/>
    <w:rsid w:val="00C17B65"/>
    <w:rsid w:val="00C17CA2"/>
    <w:rsid w:val="00C17E76"/>
    <w:rsid w:val="00C20047"/>
    <w:rsid w:val="00C2006B"/>
    <w:rsid w:val="00C20DB3"/>
    <w:rsid w:val="00C21215"/>
    <w:rsid w:val="00C21539"/>
    <w:rsid w:val="00C21CFF"/>
    <w:rsid w:val="00C21E48"/>
    <w:rsid w:val="00C2277F"/>
    <w:rsid w:val="00C22D92"/>
    <w:rsid w:val="00C23300"/>
    <w:rsid w:val="00C238AB"/>
    <w:rsid w:val="00C2470B"/>
    <w:rsid w:val="00C25C6D"/>
    <w:rsid w:val="00C25C93"/>
    <w:rsid w:val="00C265D8"/>
    <w:rsid w:val="00C267B8"/>
    <w:rsid w:val="00C27E85"/>
    <w:rsid w:val="00C30535"/>
    <w:rsid w:val="00C30C5A"/>
    <w:rsid w:val="00C315F9"/>
    <w:rsid w:val="00C320B8"/>
    <w:rsid w:val="00C32405"/>
    <w:rsid w:val="00C32919"/>
    <w:rsid w:val="00C32A04"/>
    <w:rsid w:val="00C32CFC"/>
    <w:rsid w:val="00C32E01"/>
    <w:rsid w:val="00C3316D"/>
    <w:rsid w:val="00C333D5"/>
    <w:rsid w:val="00C3352C"/>
    <w:rsid w:val="00C344CD"/>
    <w:rsid w:val="00C346B8"/>
    <w:rsid w:val="00C34A80"/>
    <w:rsid w:val="00C3568C"/>
    <w:rsid w:val="00C356A4"/>
    <w:rsid w:val="00C360F6"/>
    <w:rsid w:val="00C36417"/>
    <w:rsid w:val="00C3670E"/>
    <w:rsid w:val="00C36ABA"/>
    <w:rsid w:val="00C36CB2"/>
    <w:rsid w:val="00C371E5"/>
    <w:rsid w:val="00C374EB"/>
    <w:rsid w:val="00C37E4E"/>
    <w:rsid w:val="00C4027B"/>
    <w:rsid w:val="00C402AE"/>
    <w:rsid w:val="00C40577"/>
    <w:rsid w:val="00C405BD"/>
    <w:rsid w:val="00C40833"/>
    <w:rsid w:val="00C4149A"/>
    <w:rsid w:val="00C4201A"/>
    <w:rsid w:val="00C42046"/>
    <w:rsid w:val="00C4214C"/>
    <w:rsid w:val="00C421C2"/>
    <w:rsid w:val="00C42778"/>
    <w:rsid w:val="00C4297B"/>
    <w:rsid w:val="00C42BD3"/>
    <w:rsid w:val="00C42ECD"/>
    <w:rsid w:val="00C438C6"/>
    <w:rsid w:val="00C43DD6"/>
    <w:rsid w:val="00C44114"/>
    <w:rsid w:val="00C4419F"/>
    <w:rsid w:val="00C443CE"/>
    <w:rsid w:val="00C44461"/>
    <w:rsid w:val="00C444F5"/>
    <w:rsid w:val="00C44557"/>
    <w:rsid w:val="00C44811"/>
    <w:rsid w:val="00C44F5C"/>
    <w:rsid w:val="00C45024"/>
    <w:rsid w:val="00C45CD1"/>
    <w:rsid w:val="00C46005"/>
    <w:rsid w:val="00C462B2"/>
    <w:rsid w:val="00C46F57"/>
    <w:rsid w:val="00C46FA5"/>
    <w:rsid w:val="00C471DA"/>
    <w:rsid w:val="00C47510"/>
    <w:rsid w:val="00C47902"/>
    <w:rsid w:val="00C47B9D"/>
    <w:rsid w:val="00C502BD"/>
    <w:rsid w:val="00C507AB"/>
    <w:rsid w:val="00C513F2"/>
    <w:rsid w:val="00C51497"/>
    <w:rsid w:val="00C515B1"/>
    <w:rsid w:val="00C51FE2"/>
    <w:rsid w:val="00C5242C"/>
    <w:rsid w:val="00C52844"/>
    <w:rsid w:val="00C52BDA"/>
    <w:rsid w:val="00C52E43"/>
    <w:rsid w:val="00C52F11"/>
    <w:rsid w:val="00C5320F"/>
    <w:rsid w:val="00C533AE"/>
    <w:rsid w:val="00C534E8"/>
    <w:rsid w:val="00C535F6"/>
    <w:rsid w:val="00C53D26"/>
    <w:rsid w:val="00C54168"/>
    <w:rsid w:val="00C54818"/>
    <w:rsid w:val="00C55938"/>
    <w:rsid w:val="00C55A87"/>
    <w:rsid w:val="00C56659"/>
    <w:rsid w:val="00C56A4A"/>
    <w:rsid w:val="00C56C33"/>
    <w:rsid w:val="00C57118"/>
    <w:rsid w:val="00C57271"/>
    <w:rsid w:val="00C57709"/>
    <w:rsid w:val="00C60532"/>
    <w:rsid w:val="00C609CE"/>
    <w:rsid w:val="00C60A0B"/>
    <w:rsid w:val="00C60A59"/>
    <w:rsid w:val="00C60B8D"/>
    <w:rsid w:val="00C60BDD"/>
    <w:rsid w:val="00C60D91"/>
    <w:rsid w:val="00C61467"/>
    <w:rsid w:val="00C614B6"/>
    <w:rsid w:val="00C61C8B"/>
    <w:rsid w:val="00C62335"/>
    <w:rsid w:val="00C62BC3"/>
    <w:rsid w:val="00C6301D"/>
    <w:rsid w:val="00C63168"/>
    <w:rsid w:val="00C63495"/>
    <w:rsid w:val="00C638CF"/>
    <w:rsid w:val="00C64C51"/>
    <w:rsid w:val="00C64D86"/>
    <w:rsid w:val="00C6516A"/>
    <w:rsid w:val="00C65406"/>
    <w:rsid w:val="00C65548"/>
    <w:rsid w:val="00C657FC"/>
    <w:rsid w:val="00C65D43"/>
    <w:rsid w:val="00C65E52"/>
    <w:rsid w:val="00C65E86"/>
    <w:rsid w:val="00C65EE4"/>
    <w:rsid w:val="00C664E5"/>
    <w:rsid w:val="00C66BDE"/>
    <w:rsid w:val="00C671A7"/>
    <w:rsid w:val="00C67562"/>
    <w:rsid w:val="00C6766C"/>
    <w:rsid w:val="00C67D69"/>
    <w:rsid w:val="00C70141"/>
    <w:rsid w:val="00C704D7"/>
    <w:rsid w:val="00C70962"/>
    <w:rsid w:val="00C70D3A"/>
    <w:rsid w:val="00C71FA1"/>
    <w:rsid w:val="00C72358"/>
    <w:rsid w:val="00C72375"/>
    <w:rsid w:val="00C724D4"/>
    <w:rsid w:val="00C727D7"/>
    <w:rsid w:val="00C72BA1"/>
    <w:rsid w:val="00C7324F"/>
    <w:rsid w:val="00C73356"/>
    <w:rsid w:val="00C7345B"/>
    <w:rsid w:val="00C73727"/>
    <w:rsid w:val="00C73AA6"/>
    <w:rsid w:val="00C73CDA"/>
    <w:rsid w:val="00C743A8"/>
    <w:rsid w:val="00C74403"/>
    <w:rsid w:val="00C74AD4"/>
    <w:rsid w:val="00C75115"/>
    <w:rsid w:val="00C75246"/>
    <w:rsid w:val="00C756B0"/>
    <w:rsid w:val="00C758FC"/>
    <w:rsid w:val="00C759C3"/>
    <w:rsid w:val="00C76698"/>
    <w:rsid w:val="00C76ADE"/>
    <w:rsid w:val="00C76D9C"/>
    <w:rsid w:val="00C77259"/>
    <w:rsid w:val="00C779CA"/>
    <w:rsid w:val="00C8013D"/>
    <w:rsid w:val="00C80256"/>
    <w:rsid w:val="00C819B2"/>
    <w:rsid w:val="00C819B8"/>
    <w:rsid w:val="00C81B26"/>
    <w:rsid w:val="00C81FDA"/>
    <w:rsid w:val="00C82897"/>
    <w:rsid w:val="00C828EE"/>
    <w:rsid w:val="00C82AFF"/>
    <w:rsid w:val="00C8336B"/>
    <w:rsid w:val="00C83AC3"/>
    <w:rsid w:val="00C83B66"/>
    <w:rsid w:val="00C83C1A"/>
    <w:rsid w:val="00C83D11"/>
    <w:rsid w:val="00C83D35"/>
    <w:rsid w:val="00C8414F"/>
    <w:rsid w:val="00C84519"/>
    <w:rsid w:val="00C84555"/>
    <w:rsid w:val="00C85164"/>
    <w:rsid w:val="00C85863"/>
    <w:rsid w:val="00C86445"/>
    <w:rsid w:val="00C86CD5"/>
    <w:rsid w:val="00C86EA9"/>
    <w:rsid w:val="00C872E8"/>
    <w:rsid w:val="00C8769C"/>
    <w:rsid w:val="00C879F1"/>
    <w:rsid w:val="00C90058"/>
    <w:rsid w:val="00C90168"/>
    <w:rsid w:val="00C90577"/>
    <w:rsid w:val="00C908D1"/>
    <w:rsid w:val="00C9095B"/>
    <w:rsid w:val="00C90A3F"/>
    <w:rsid w:val="00C90B27"/>
    <w:rsid w:val="00C90FCA"/>
    <w:rsid w:val="00C910F8"/>
    <w:rsid w:val="00C91176"/>
    <w:rsid w:val="00C9119B"/>
    <w:rsid w:val="00C9128B"/>
    <w:rsid w:val="00C91BC0"/>
    <w:rsid w:val="00C9227F"/>
    <w:rsid w:val="00C92EFE"/>
    <w:rsid w:val="00C93467"/>
    <w:rsid w:val="00C938F7"/>
    <w:rsid w:val="00C9399A"/>
    <w:rsid w:val="00C93D24"/>
    <w:rsid w:val="00C93F16"/>
    <w:rsid w:val="00C93F23"/>
    <w:rsid w:val="00C93F7F"/>
    <w:rsid w:val="00C942B5"/>
    <w:rsid w:val="00C943AD"/>
    <w:rsid w:val="00C945E2"/>
    <w:rsid w:val="00C9471D"/>
    <w:rsid w:val="00C947D1"/>
    <w:rsid w:val="00C9548F"/>
    <w:rsid w:val="00C955E0"/>
    <w:rsid w:val="00C956A9"/>
    <w:rsid w:val="00C95D71"/>
    <w:rsid w:val="00C961FD"/>
    <w:rsid w:val="00C96213"/>
    <w:rsid w:val="00C966F0"/>
    <w:rsid w:val="00C96953"/>
    <w:rsid w:val="00C973E0"/>
    <w:rsid w:val="00C9778D"/>
    <w:rsid w:val="00C97CD8"/>
    <w:rsid w:val="00C97DB8"/>
    <w:rsid w:val="00C97DEC"/>
    <w:rsid w:val="00C97DFB"/>
    <w:rsid w:val="00CA00EF"/>
    <w:rsid w:val="00CA01F6"/>
    <w:rsid w:val="00CA07E1"/>
    <w:rsid w:val="00CA0E73"/>
    <w:rsid w:val="00CA0F7E"/>
    <w:rsid w:val="00CA1099"/>
    <w:rsid w:val="00CA196C"/>
    <w:rsid w:val="00CA1C49"/>
    <w:rsid w:val="00CA1CA0"/>
    <w:rsid w:val="00CA2501"/>
    <w:rsid w:val="00CA26D7"/>
    <w:rsid w:val="00CA2860"/>
    <w:rsid w:val="00CA2A80"/>
    <w:rsid w:val="00CA2C2B"/>
    <w:rsid w:val="00CA2D1B"/>
    <w:rsid w:val="00CA3E16"/>
    <w:rsid w:val="00CA4166"/>
    <w:rsid w:val="00CA49B2"/>
    <w:rsid w:val="00CA5345"/>
    <w:rsid w:val="00CA53CD"/>
    <w:rsid w:val="00CA53F5"/>
    <w:rsid w:val="00CA5C09"/>
    <w:rsid w:val="00CA5FC1"/>
    <w:rsid w:val="00CA5FDE"/>
    <w:rsid w:val="00CA602C"/>
    <w:rsid w:val="00CA641B"/>
    <w:rsid w:val="00CA642F"/>
    <w:rsid w:val="00CA67FA"/>
    <w:rsid w:val="00CA74F3"/>
    <w:rsid w:val="00CA7508"/>
    <w:rsid w:val="00CA77AC"/>
    <w:rsid w:val="00CA7D02"/>
    <w:rsid w:val="00CB0182"/>
    <w:rsid w:val="00CB0E7D"/>
    <w:rsid w:val="00CB1154"/>
    <w:rsid w:val="00CB11EC"/>
    <w:rsid w:val="00CB11F5"/>
    <w:rsid w:val="00CB1615"/>
    <w:rsid w:val="00CB1CFA"/>
    <w:rsid w:val="00CB1EB4"/>
    <w:rsid w:val="00CB1F67"/>
    <w:rsid w:val="00CB1FCF"/>
    <w:rsid w:val="00CB2994"/>
    <w:rsid w:val="00CB29D8"/>
    <w:rsid w:val="00CB2EB2"/>
    <w:rsid w:val="00CB3C04"/>
    <w:rsid w:val="00CB43BF"/>
    <w:rsid w:val="00CB55CD"/>
    <w:rsid w:val="00CB5799"/>
    <w:rsid w:val="00CB6603"/>
    <w:rsid w:val="00CB7788"/>
    <w:rsid w:val="00CB77E8"/>
    <w:rsid w:val="00CC0058"/>
    <w:rsid w:val="00CC03AB"/>
    <w:rsid w:val="00CC03EC"/>
    <w:rsid w:val="00CC0423"/>
    <w:rsid w:val="00CC06A7"/>
    <w:rsid w:val="00CC081D"/>
    <w:rsid w:val="00CC0AA7"/>
    <w:rsid w:val="00CC1B79"/>
    <w:rsid w:val="00CC1C63"/>
    <w:rsid w:val="00CC2144"/>
    <w:rsid w:val="00CC2356"/>
    <w:rsid w:val="00CC2468"/>
    <w:rsid w:val="00CC2598"/>
    <w:rsid w:val="00CC2CEE"/>
    <w:rsid w:val="00CC3808"/>
    <w:rsid w:val="00CC39FD"/>
    <w:rsid w:val="00CC3ADD"/>
    <w:rsid w:val="00CC3E7A"/>
    <w:rsid w:val="00CC3F0F"/>
    <w:rsid w:val="00CC4429"/>
    <w:rsid w:val="00CC4446"/>
    <w:rsid w:val="00CC4E6A"/>
    <w:rsid w:val="00CC55DA"/>
    <w:rsid w:val="00CC56F0"/>
    <w:rsid w:val="00CC5861"/>
    <w:rsid w:val="00CC6193"/>
    <w:rsid w:val="00CC6351"/>
    <w:rsid w:val="00CC6357"/>
    <w:rsid w:val="00CC7A61"/>
    <w:rsid w:val="00CC7ED5"/>
    <w:rsid w:val="00CD011C"/>
    <w:rsid w:val="00CD0291"/>
    <w:rsid w:val="00CD0742"/>
    <w:rsid w:val="00CD0A1A"/>
    <w:rsid w:val="00CD0C14"/>
    <w:rsid w:val="00CD0E4D"/>
    <w:rsid w:val="00CD112F"/>
    <w:rsid w:val="00CD1324"/>
    <w:rsid w:val="00CD1530"/>
    <w:rsid w:val="00CD1745"/>
    <w:rsid w:val="00CD1A13"/>
    <w:rsid w:val="00CD1E01"/>
    <w:rsid w:val="00CD1FD2"/>
    <w:rsid w:val="00CD3094"/>
    <w:rsid w:val="00CD30EF"/>
    <w:rsid w:val="00CD360E"/>
    <w:rsid w:val="00CD3BC8"/>
    <w:rsid w:val="00CD3CBA"/>
    <w:rsid w:val="00CD42B6"/>
    <w:rsid w:val="00CD485E"/>
    <w:rsid w:val="00CD4D1D"/>
    <w:rsid w:val="00CD53E1"/>
    <w:rsid w:val="00CD5526"/>
    <w:rsid w:val="00CD55A0"/>
    <w:rsid w:val="00CD5DB3"/>
    <w:rsid w:val="00CD5F8E"/>
    <w:rsid w:val="00CD5FA9"/>
    <w:rsid w:val="00CD61FF"/>
    <w:rsid w:val="00CD6E8D"/>
    <w:rsid w:val="00CD710B"/>
    <w:rsid w:val="00CD7523"/>
    <w:rsid w:val="00CD766A"/>
    <w:rsid w:val="00CD7E68"/>
    <w:rsid w:val="00CE052B"/>
    <w:rsid w:val="00CE1245"/>
    <w:rsid w:val="00CE16A0"/>
    <w:rsid w:val="00CE1DA1"/>
    <w:rsid w:val="00CE2039"/>
    <w:rsid w:val="00CE24D3"/>
    <w:rsid w:val="00CE2618"/>
    <w:rsid w:val="00CE2635"/>
    <w:rsid w:val="00CE2723"/>
    <w:rsid w:val="00CE2A2D"/>
    <w:rsid w:val="00CE371C"/>
    <w:rsid w:val="00CE3846"/>
    <w:rsid w:val="00CE39ED"/>
    <w:rsid w:val="00CE3B67"/>
    <w:rsid w:val="00CE4007"/>
    <w:rsid w:val="00CE40FE"/>
    <w:rsid w:val="00CE4C60"/>
    <w:rsid w:val="00CE4D82"/>
    <w:rsid w:val="00CE50BB"/>
    <w:rsid w:val="00CE51AE"/>
    <w:rsid w:val="00CE51E4"/>
    <w:rsid w:val="00CE52B1"/>
    <w:rsid w:val="00CE545E"/>
    <w:rsid w:val="00CE5524"/>
    <w:rsid w:val="00CE60FA"/>
    <w:rsid w:val="00CE61A2"/>
    <w:rsid w:val="00CE671F"/>
    <w:rsid w:val="00CE69FA"/>
    <w:rsid w:val="00CE6AF7"/>
    <w:rsid w:val="00CE6C97"/>
    <w:rsid w:val="00CE6E47"/>
    <w:rsid w:val="00CE7A7A"/>
    <w:rsid w:val="00CE7BD5"/>
    <w:rsid w:val="00CE7CEB"/>
    <w:rsid w:val="00CE7E86"/>
    <w:rsid w:val="00CF023B"/>
    <w:rsid w:val="00CF0B74"/>
    <w:rsid w:val="00CF1070"/>
    <w:rsid w:val="00CF114F"/>
    <w:rsid w:val="00CF178C"/>
    <w:rsid w:val="00CF20A4"/>
    <w:rsid w:val="00CF23F4"/>
    <w:rsid w:val="00CF3A2B"/>
    <w:rsid w:val="00CF3E6B"/>
    <w:rsid w:val="00CF50E7"/>
    <w:rsid w:val="00CF5C60"/>
    <w:rsid w:val="00CF647B"/>
    <w:rsid w:val="00CF69CA"/>
    <w:rsid w:val="00CF6D55"/>
    <w:rsid w:val="00CF6EE8"/>
    <w:rsid w:val="00CF7789"/>
    <w:rsid w:val="00CF7A01"/>
    <w:rsid w:val="00CF7B69"/>
    <w:rsid w:val="00D000BC"/>
    <w:rsid w:val="00D00493"/>
    <w:rsid w:val="00D006AA"/>
    <w:rsid w:val="00D00C2F"/>
    <w:rsid w:val="00D00C94"/>
    <w:rsid w:val="00D00DAB"/>
    <w:rsid w:val="00D01062"/>
    <w:rsid w:val="00D01762"/>
    <w:rsid w:val="00D01CDE"/>
    <w:rsid w:val="00D01D4F"/>
    <w:rsid w:val="00D01E8D"/>
    <w:rsid w:val="00D02127"/>
    <w:rsid w:val="00D0226F"/>
    <w:rsid w:val="00D0248A"/>
    <w:rsid w:val="00D02732"/>
    <w:rsid w:val="00D03406"/>
    <w:rsid w:val="00D03E41"/>
    <w:rsid w:val="00D03EA7"/>
    <w:rsid w:val="00D04731"/>
    <w:rsid w:val="00D0529A"/>
    <w:rsid w:val="00D055CB"/>
    <w:rsid w:val="00D05777"/>
    <w:rsid w:val="00D05AF6"/>
    <w:rsid w:val="00D05B69"/>
    <w:rsid w:val="00D05BDF"/>
    <w:rsid w:val="00D064E1"/>
    <w:rsid w:val="00D06A56"/>
    <w:rsid w:val="00D06D2E"/>
    <w:rsid w:val="00D06F4C"/>
    <w:rsid w:val="00D077BD"/>
    <w:rsid w:val="00D07B14"/>
    <w:rsid w:val="00D07E2C"/>
    <w:rsid w:val="00D1010F"/>
    <w:rsid w:val="00D10320"/>
    <w:rsid w:val="00D10BD1"/>
    <w:rsid w:val="00D11216"/>
    <w:rsid w:val="00D118FD"/>
    <w:rsid w:val="00D11B37"/>
    <w:rsid w:val="00D11B4E"/>
    <w:rsid w:val="00D121B8"/>
    <w:rsid w:val="00D135AF"/>
    <w:rsid w:val="00D13664"/>
    <w:rsid w:val="00D13871"/>
    <w:rsid w:val="00D13E2A"/>
    <w:rsid w:val="00D143E8"/>
    <w:rsid w:val="00D15848"/>
    <w:rsid w:val="00D15896"/>
    <w:rsid w:val="00D15C97"/>
    <w:rsid w:val="00D165E8"/>
    <w:rsid w:val="00D1674A"/>
    <w:rsid w:val="00D204B1"/>
    <w:rsid w:val="00D20ACB"/>
    <w:rsid w:val="00D20E6C"/>
    <w:rsid w:val="00D20F2C"/>
    <w:rsid w:val="00D210BD"/>
    <w:rsid w:val="00D21990"/>
    <w:rsid w:val="00D21A42"/>
    <w:rsid w:val="00D21D93"/>
    <w:rsid w:val="00D222E8"/>
    <w:rsid w:val="00D22A9D"/>
    <w:rsid w:val="00D23392"/>
    <w:rsid w:val="00D23C1E"/>
    <w:rsid w:val="00D244AD"/>
    <w:rsid w:val="00D244C2"/>
    <w:rsid w:val="00D24569"/>
    <w:rsid w:val="00D25072"/>
    <w:rsid w:val="00D25A2D"/>
    <w:rsid w:val="00D25A7C"/>
    <w:rsid w:val="00D26212"/>
    <w:rsid w:val="00D2636D"/>
    <w:rsid w:val="00D2694E"/>
    <w:rsid w:val="00D26A08"/>
    <w:rsid w:val="00D26BB7"/>
    <w:rsid w:val="00D26D7A"/>
    <w:rsid w:val="00D26F61"/>
    <w:rsid w:val="00D270DE"/>
    <w:rsid w:val="00D27AA4"/>
    <w:rsid w:val="00D304C6"/>
    <w:rsid w:val="00D3104A"/>
    <w:rsid w:val="00D3108B"/>
    <w:rsid w:val="00D311C7"/>
    <w:rsid w:val="00D31A27"/>
    <w:rsid w:val="00D31A39"/>
    <w:rsid w:val="00D325E8"/>
    <w:rsid w:val="00D330BD"/>
    <w:rsid w:val="00D330FC"/>
    <w:rsid w:val="00D344C9"/>
    <w:rsid w:val="00D346A4"/>
    <w:rsid w:val="00D347A2"/>
    <w:rsid w:val="00D349B7"/>
    <w:rsid w:val="00D34BF1"/>
    <w:rsid w:val="00D34E48"/>
    <w:rsid w:val="00D3500E"/>
    <w:rsid w:val="00D350D1"/>
    <w:rsid w:val="00D35200"/>
    <w:rsid w:val="00D3536D"/>
    <w:rsid w:val="00D35611"/>
    <w:rsid w:val="00D35DD6"/>
    <w:rsid w:val="00D36275"/>
    <w:rsid w:val="00D36AD2"/>
    <w:rsid w:val="00D36BFC"/>
    <w:rsid w:val="00D36C42"/>
    <w:rsid w:val="00D371A4"/>
    <w:rsid w:val="00D372C7"/>
    <w:rsid w:val="00D372F0"/>
    <w:rsid w:val="00D37853"/>
    <w:rsid w:val="00D37AD5"/>
    <w:rsid w:val="00D37CBE"/>
    <w:rsid w:val="00D37DC7"/>
    <w:rsid w:val="00D40208"/>
    <w:rsid w:val="00D407F3"/>
    <w:rsid w:val="00D40896"/>
    <w:rsid w:val="00D409A2"/>
    <w:rsid w:val="00D40D34"/>
    <w:rsid w:val="00D40FDC"/>
    <w:rsid w:val="00D41026"/>
    <w:rsid w:val="00D41A21"/>
    <w:rsid w:val="00D41CA6"/>
    <w:rsid w:val="00D4246E"/>
    <w:rsid w:val="00D42984"/>
    <w:rsid w:val="00D429BF"/>
    <w:rsid w:val="00D42A1A"/>
    <w:rsid w:val="00D42BC2"/>
    <w:rsid w:val="00D43025"/>
    <w:rsid w:val="00D43203"/>
    <w:rsid w:val="00D435C4"/>
    <w:rsid w:val="00D43798"/>
    <w:rsid w:val="00D439AB"/>
    <w:rsid w:val="00D439BF"/>
    <w:rsid w:val="00D43C95"/>
    <w:rsid w:val="00D44008"/>
    <w:rsid w:val="00D440E9"/>
    <w:rsid w:val="00D44726"/>
    <w:rsid w:val="00D44902"/>
    <w:rsid w:val="00D45313"/>
    <w:rsid w:val="00D453FD"/>
    <w:rsid w:val="00D457F3"/>
    <w:rsid w:val="00D45B70"/>
    <w:rsid w:val="00D45D93"/>
    <w:rsid w:val="00D46278"/>
    <w:rsid w:val="00D4635E"/>
    <w:rsid w:val="00D46579"/>
    <w:rsid w:val="00D4673D"/>
    <w:rsid w:val="00D46B75"/>
    <w:rsid w:val="00D46C1E"/>
    <w:rsid w:val="00D473AA"/>
    <w:rsid w:val="00D47F96"/>
    <w:rsid w:val="00D50149"/>
    <w:rsid w:val="00D50158"/>
    <w:rsid w:val="00D50287"/>
    <w:rsid w:val="00D5098C"/>
    <w:rsid w:val="00D50C79"/>
    <w:rsid w:val="00D50F64"/>
    <w:rsid w:val="00D51029"/>
    <w:rsid w:val="00D51093"/>
    <w:rsid w:val="00D51770"/>
    <w:rsid w:val="00D517E1"/>
    <w:rsid w:val="00D51AC4"/>
    <w:rsid w:val="00D52203"/>
    <w:rsid w:val="00D52331"/>
    <w:rsid w:val="00D5251A"/>
    <w:rsid w:val="00D52872"/>
    <w:rsid w:val="00D5361F"/>
    <w:rsid w:val="00D540D8"/>
    <w:rsid w:val="00D5445E"/>
    <w:rsid w:val="00D546D0"/>
    <w:rsid w:val="00D54997"/>
    <w:rsid w:val="00D54DEA"/>
    <w:rsid w:val="00D54F05"/>
    <w:rsid w:val="00D551BD"/>
    <w:rsid w:val="00D55A65"/>
    <w:rsid w:val="00D55E4A"/>
    <w:rsid w:val="00D56364"/>
    <w:rsid w:val="00D56728"/>
    <w:rsid w:val="00D56BD4"/>
    <w:rsid w:val="00D56F60"/>
    <w:rsid w:val="00D5722A"/>
    <w:rsid w:val="00D57255"/>
    <w:rsid w:val="00D5727A"/>
    <w:rsid w:val="00D57528"/>
    <w:rsid w:val="00D57831"/>
    <w:rsid w:val="00D578EF"/>
    <w:rsid w:val="00D57DB7"/>
    <w:rsid w:val="00D57F71"/>
    <w:rsid w:val="00D60294"/>
    <w:rsid w:val="00D60654"/>
    <w:rsid w:val="00D60756"/>
    <w:rsid w:val="00D6098D"/>
    <w:rsid w:val="00D60DB2"/>
    <w:rsid w:val="00D60EE9"/>
    <w:rsid w:val="00D61170"/>
    <w:rsid w:val="00D616D6"/>
    <w:rsid w:val="00D6195F"/>
    <w:rsid w:val="00D62040"/>
    <w:rsid w:val="00D620F9"/>
    <w:rsid w:val="00D62140"/>
    <w:rsid w:val="00D62964"/>
    <w:rsid w:val="00D630DB"/>
    <w:rsid w:val="00D63262"/>
    <w:rsid w:val="00D63484"/>
    <w:rsid w:val="00D63751"/>
    <w:rsid w:val="00D64435"/>
    <w:rsid w:val="00D64814"/>
    <w:rsid w:val="00D64A06"/>
    <w:rsid w:val="00D64E1D"/>
    <w:rsid w:val="00D657E0"/>
    <w:rsid w:val="00D65A2E"/>
    <w:rsid w:val="00D65B7B"/>
    <w:rsid w:val="00D6623B"/>
    <w:rsid w:val="00D6625D"/>
    <w:rsid w:val="00D66804"/>
    <w:rsid w:val="00D67525"/>
    <w:rsid w:val="00D67BA7"/>
    <w:rsid w:val="00D70242"/>
    <w:rsid w:val="00D706DE"/>
    <w:rsid w:val="00D70743"/>
    <w:rsid w:val="00D709E5"/>
    <w:rsid w:val="00D71B07"/>
    <w:rsid w:val="00D71EAE"/>
    <w:rsid w:val="00D725A0"/>
    <w:rsid w:val="00D725B0"/>
    <w:rsid w:val="00D7298D"/>
    <w:rsid w:val="00D72AF7"/>
    <w:rsid w:val="00D72D7F"/>
    <w:rsid w:val="00D72F07"/>
    <w:rsid w:val="00D73484"/>
    <w:rsid w:val="00D7370C"/>
    <w:rsid w:val="00D738F6"/>
    <w:rsid w:val="00D73A73"/>
    <w:rsid w:val="00D73B02"/>
    <w:rsid w:val="00D73DE8"/>
    <w:rsid w:val="00D7447F"/>
    <w:rsid w:val="00D74695"/>
    <w:rsid w:val="00D74829"/>
    <w:rsid w:val="00D74B62"/>
    <w:rsid w:val="00D75324"/>
    <w:rsid w:val="00D75592"/>
    <w:rsid w:val="00D7562F"/>
    <w:rsid w:val="00D75A17"/>
    <w:rsid w:val="00D75A47"/>
    <w:rsid w:val="00D76A93"/>
    <w:rsid w:val="00D76B0A"/>
    <w:rsid w:val="00D772FC"/>
    <w:rsid w:val="00D776F8"/>
    <w:rsid w:val="00D77736"/>
    <w:rsid w:val="00D80170"/>
    <w:rsid w:val="00D801A5"/>
    <w:rsid w:val="00D80233"/>
    <w:rsid w:val="00D802ED"/>
    <w:rsid w:val="00D8083F"/>
    <w:rsid w:val="00D8099B"/>
    <w:rsid w:val="00D80A24"/>
    <w:rsid w:val="00D80B23"/>
    <w:rsid w:val="00D814A4"/>
    <w:rsid w:val="00D81C6D"/>
    <w:rsid w:val="00D8362F"/>
    <w:rsid w:val="00D8380C"/>
    <w:rsid w:val="00D838F5"/>
    <w:rsid w:val="00D85C06"/>
    <w:rsid w:val="00D85FCB"/>
    <w:rsid w:val="00D861B1"/>
    <w:rsid w:val="00D864C6"/>
    <w:rsid w:val="00D86F81"/>
    <w:rsid w:val="00D877AA"/>
    <w:rsid w:val="00D879E9"/>
    <w:rsid w:val="00D87EA2"/>
    <w:rsid w:val="00D900B6"/>
    <w:rsid w:val="00D902F3"/>
    <w:rsid w:val="00D90815"/>
    <w:rsid w:val="00D90AB4"/>
    <w:rsid w:val="00D91296"/>
    <w:rsid w:val="00D91861"/>
    <w:rsid w:val="00D920F8"/>
    <w:rsid w:val="00D925B5"/>
    <w:rsid w:val="00D92632"/>
    <w:rsid w:val="00D92A4C"/>
    <w:rsid w:val="00D92DA0"/>
    <w:rsid w:val="00D92F17"/>
    <w:rsid w:val="00D93D80"/>
    <w:rsid w:val="00D94277"/>
    <w:rsid w:val="00D94A21"/>
    <w:rsid w:val="00D94AE0"/>
    <w:rsid w:val="00D94C7B"/>
    <w:rsid w:val="00D94CE6"/>
    <w:rsid w:val="00D94D3C"/>
    <w:rsid w:val="00D94F78"/>
    <w:rsid w:val="00D95DA8"/>
    <w:rsid w:val="00D95DD8"/>
    <w:rsid w:val="00D96050"/>
    <w:rsid w:val="00D9651C"/>
    <w:rsid w:val="00D96555"/>
    <w:rsid w:val="00D96BE8"/>
    <w:rsid w:val="00D97456"/>
    <w:rsid w:val="00D9796C"/>
    <w:rsid w:val="00DA021F"/>
    <w:rsid w:val="00DA0709"/>
    <w:rsid w:val="00DA0ED4"/>
    <w:rsid w:val="00DA1259"/>
    <w:rsid w:val="00DA198E"/>
    <w:rsid w:val="00DA1C8F"/>
    <w:rsid w:val="00DA237D"/>
    <w:rsid w:val="00DA2456"/>
    <w:rsid w:val="00DA2ADA"/>
    <w:rsid w:val="00DA2C40"/>
    <w:rsid w:val="00DA30FB"/>
    <w:rsid w:val="00DA43E8"/>
    <w:rsid w:val="00DA4779"/>
    <w:rsid w:val="00DA4A62"/>
    <w:rsid w:val="00DA4C9A"/>
    <w:rsid w:val="00DA4DA2"/>
    <w:rsid w:val="00DA54CC"/>
    <w:rsid w:val="00DA550B"/>
    <w:rsid w:val="00DA55B0"/>
    <w:rsid w:val="00DA5BD3"/>
    <w:rsid w:val="00DA60A2"/>
    <w:rsid w:val="00DA66F9"/>
    <w:rsid w:val="00DA6BD1"/>
    <w:rsid w:val="00DA72A3"/>
    <w:rsid w:val="00DA76B5"/>
    <w:rsid w:val="00DA78C1"/>
    <w:rsid w:val="00DA7EE9"/>
    <w:rsid w:val="00DB0639"/>
    <w:rsid w:val="00DB0A15"/>
    <w:rsid w:val="00DB0EAB"/>
    <w:rsid w:val="00DB0F74"/>
    <w:rsid w:val="00DB11B3"/>
    <w:rsid w:val="00DB1521"/>
    <w:rsid w:val="00DB1D09"/>
    <w:rsid w:val="00DB1EF5"/>
    <w:rsid w:val="00DB214B"/>
    <w:rsid w:val="00DB21A1"/>
    <w:rsid w:val="00DB22A4"/>
    <w:rsid w:val="00DB2591"/>
    <w:rsid w:val="00DB2F15"/>
    <w:rsid w:val="00DB3496"/>
    <w:rsid w:val="00DB35B4"/>
    <w:rsid w:val="00DB3C21"/>
    <w:rsid w:val="00DB4536"/>
    <w:rsid w:val="00DB4948"/>
    <w:rsid w:val="00DB4B15"/>
    <w:rsid w:val="00DB4C9A"/>
    <w:rsid w:val="00DB4CE6"/>
    <w:rsid w:val="00DB4F2D"/>
    <w:rsid w:val="00DB4F32"/>
    <w:rsid w:val="00DB57A6"/>
    <w:rsid w:val="00DB588F"/>
    <w:rsid w:val="00DB58E1"/>
    <w:rsid w:val="00DB644F"/>
    <w:rsid w:val="00DB6CCE"/>
    <w:rsid w:val="00DB6FF6"/>
    <w:rsid w:val="00DB7441"/>
    <w:rsid w:val="00DB77F9"/>
    <w:rsid w:val="00DB7B44"/>
    <w:rsid w:val="00DB7C75"/>
    <w:rsid w:val="00DB7DEB"/>
    <w:rsid w:val="00DB7FEC"/>
    <w:rsid w:val="00DC002D"/>
    <w:rsid w:val="00DC04BF"/>
    <w:rsid w:val="00DC0C55"/>
    <w:rsid w:val="00DC1662"/>
    <w:rsid w:val="00DC1888"/>
    <w:rsid w:val="00DC1B65"/>
    <w:rsid w:val="00DC1F74"/>
    <w:rsid w:val="00DC20A0"/>
    <w:rsid w:val="00DC26E6"/>
    <w:rsid w:val="00DC2C37"/>
    <w:rsid w:val="00DC2FD6"/>
    <w:rsid w:val="00DC3111"/>
    <w:rsid w:val="00DC3242"/>
    <w:rsid w:val="00DC32CD"/>
    <w:rsid w:val="00DC3455"/>
    <w:rsid w:val="00DC36DF"/>
    <w:rsid w:val="00DC38A3"/>
    <w:rsid w:val="00DC40DB"/>
    <w:rsid w:val="00DC4229"/>
    <w:rsid w:val="00DC456F"/>
    <w:rsid w:val="00DC481F"/>
    <w:rsid w:val="00DC4BF9"/>
    <w:rsid w:val="00DC4E5E"/>
    <w:rsid w:val="00DC539D"/>
    <w:rsid w:val="00DC5627"/>
    <w:rsid w:val="00DC5A8D"/>
    <w:rsid w:val="00DC5BD2"/>
    <w:rsid w:val="00DC5D2E"/>
    <w:rsid w:val="00DC67DE"/>
    <w:rsid w:val="00DC6E9C"/>
    <w:rsid w:val="00DC703D"/>
    <w:rsid w:val="00DC7075"/>
    <w:rsid w:val="00DC785F"/>
    <w:rsid w:val="00DD0365"/>
    <w:rsid w:val="00DD0578"/>
    <w:rsid w:val="00DD0A35"/>
    <w:rsid w:val="00DD0BFE"/>
    <w:rsid w:val="00DD12F1"/>
    <w:rsid w:val="00DD1950"/>
    <w:rsid w:val="00DD1AD9"/>
    <w:rsid w:val="00DD1C64"/>
    <w:rsid w:val="00DD1C6C"/>
    <w:rsid w:val="00DD2651"/>
    <w:rsid w:val="00DD2864"/>
    <w:rsid w:val="00DD29CF"/>
    <w:rsid w:val="00DD2F22"/>
    <w:rsid w:val="00DD320E"/>
    <w:rsid w:val="00DD3879"/>
    <w:rsid w:val="00DD39A9"/>
    <w:rsid w:val="00DD41B8"/>
    <w:rsid w:val="00DD44E4"/>
    <w:rsid w:val="00DD48AC"/>
    <w:rsid w:val="00DD5042"/>
    <w:rsid w:val="00DD5351"/>
    <w:rsid w:val="00DD53D2"/>
    <w:rsid w:val="00DD5419"/>
    <w:rsid w:val="00DD5FF6"/>
    <w:rsid w:val="00DD667E"/>
    <w:rsid w:val="00DD73FC"/>
    <w:rsid w:val="00DD776F"/>
    <w:rsid w:val="00DD779D"/>
    <w:rsid w:val="00DD77F8"/>
    <w:rsid w:val="00DD7C6F"/>
    <w:rsid w:val="00DE01D3"/>
    <w:rsid w:val="00DE03FF"/>
    <w:rsid w:val="00DE0435"/>
    <w:rsid w:val="00DE0C24"/>
    <w:rsid w:val="00DE0FBF"/>
    <w:rsid w:val="00DE11D6"/>
    <w:rsid w:val="00DE1796"/>
    <w:rsid w:val="00DE188E"/>
    <w:rsid w:val="00DE1E53"/>
    <w:rsid w:val="00DE2896"/>
    <w:rsid w:val="00DE3E84"/>
    <w:rsid w:val="00DE40C5"/>
    <w:rsid w:val="00DE48DD"/>
    <w:rsid w:val="00DE493F"/>
    <w:rsid w:val="00DE677E"/>
    <w:rsid w:val="00DE6CFC"/>
    <w:rsid w:val="00DE7269"/>
    <w:rsid w:val="00DF02E1"/>
    <w:rsid w:val="00DF02E3"/>
    <w:rsid w:val="00DF14F3"/>
    <w:rsid w:val="00DF1663"/>
    <w:rsid w:val="00DF1943"/>
    <w:rsid w:val="00DF1A22"/>
    <w:rsid w:val="00DF1F51"/>
    <w:rsid w:val="00DF2280"/>
    <w:rsid w:val="00DF22BD"/>
    <w:rsid w:val="00DF23F0"/>
    <w:rsid w:val="00DF25C4"/>
    <w:rsid w:val="00DF25C9"/>
    <w:rsid w:val="00DF2BA3"/>
    <w:rsid w:val="00DF2D14"/>
    <w:rsid w:val="00DF33A2"/>
    <w:rsid w:val="00DF380E"/>
    <w:rsid w:val="00DF3F6A"/>
    <w:rsid w:val="00DF475F"/>
    <w:rsid w:val="00DF4913"/>
    <w:rsid w:val="00DF4AF7"/>
    <w:rsid w:val="00DF6346"/>
    <w:rsid w:val="00DF6604"/>
    <w:rsid w:val="00DF7523"/>
    <w:rsid w:val="00DF7892"/>
    <w:rsid w:val="00DF7C8D"/>
    <w:rsid w:val="00DF7F63"/>
    <w:rsid w:val="00E005FC"/>
    <w:rsid w:val="00E007E5"/>
    <w:rsid w:val="00E00853"/>
    <w:rsid w:val="00E00C68"/>
    <w:rsid w:val="00E00DCB"/>
    <w:rsid w:val="00E0104C"/>
    <w:rsid w:val="00E01A6B"/>
    <w:rsid w:val="00E02134"/>
    <w:rsid w:val="00E0218E"/>
    <w:rsid w:val="00E023B3"/>
    <w:rsid w:val="00E02442"/>
    <w:rsid w:val="00E025CC"/>
    <w:rsid w:val="00E0325A"/>
    <w:rsid w:val="00E03327"/>
    <w:rsid w:val="00E0339D"/>
    <w:rsid w:val="00E0358D"/>
    <w:rsid w:val="00E03C3C"/>
    <w:rsid w:val="00E0415B"/>
    <w:rsid w:val="00E04792"/>
    <w:rsid w:val="00E04932"/>
    <w:rsid w:val="00E04B2A"/>
    <w:rsid w:val="00E054E9"/>
    <w:rsid w:val="00E05858"/>
    <w:rsid w:val="00E05E6F"/>
    <w:rsid w:val="00E06343"/>
    <w:rsid w:val="00E06745"/>
    <w:rsid w:val="00E067AC"/>
    <w:rsid w:val="00E06D7A"/>
    <w:rsid w:val="00E07063"/>
    <w:rsid w:val="00E071A1"/>
    <w:rsid w:val="00E075DE"/>
    <w:rsid w:val="00E10261"/>
    <w:rsid w:val="00E10435"/>
    <w:rsid w:val="00E10B08"/>
    <w:rsid w:val="00E11721"/>
    <w:rsid w:val="00E11D86"/>
    <w:rsid w:val="00E12662"/>
    <w:rsid w:val="00E12A63"/>
    <w:rsid w:val="00E130FA"/>
    <w:rsid w:val="00E13149"/>
    <w:rsid w:val="00E133E2"/>
    <w:rsid w:val="00E1350A"/>
    <w:rsid w:val="00E135AB"/>
    <w:rsid w:val="00E136AF"/>
    <w:rsid w:val="00E13B56"/>
    <w:rsid w:val="00E13C07"/>
    <w:rsid w:val="00E13F5D"/>
    <w:rsid w:val="00E13F99"/>
    <w:rsid w:val="00E142F7"/>
    <w:rsid w:val="00E149A1"/>
    <w:rsid w:val="00E14A46"/>
    <w:rsid w:val="00E14B49"/>
    <w:rsid w:val="00E14BCC"/>
    <w:rsid w:val="00E153AE"/>
    <w:rsid w:val="00E1547F"/>
    <w:rsid w:val="00E1589A"/>
    <w:rsid w:val="00E15C2B"/>
    <w:rsid w:val="00E162C3"/>
    <w:rsid w:val="00E168A2"/>
    <w:rsid w:val="00E16AD6"/>
    <w:rsid w:val="00E16B91"/>
    <w:rsid w:val="00E16C39"/>
    <w:rsid w:val="00E17115"/>
    <w:rsid w:val="00E1741E"/>
    <w:rsid w:val="00E176A7"/>
    <w:rsid w:val="00E203B0"/>
    <w:rsid w:val="00E204F3"/>
    <w:rsid w:val="00E20803"/>
    <w:rsid w:val="00E20898"/>
    <w:rsid w:val="00E20B43"/>
    <w:rsid w:val="00E213BA"/>
    <w:rsid w:val="00E21618"/>
    <w:rsid w:val="00E21AF0"/>
    <w:rsid w:val="00E21C21"/>
    <w:rsid w:val="00E21E99"/>
    <w:rsid w:val="00E220E9"/>
    <w:rsid w:val="00E221F0"/>
    <w:rsid w:val="00E222A2"/>
    <w:rsid w:val="00E22752"/>
    <w:rsid w:val="00E22E0C"/>
    <w:rsid w:val="00E23533"/>
    <w:rsid w:val="00E23D11"/>
    <w:rsid w:val="00E23E2B"/>
    <w:rsid w:val="00E24206"/>
    <w:rsid w:val="00E24657"/>
    <w:rsid w:val="00E24E33"/>
    <w:rsid w:val="00E24E5E"/>
    <w:rsid w:val="00E25A99"/>
    <w:rsid w:val="00E25E7A"/>
    <w:rsid w:val="00E266C5"/>
    <w:rsid w:val="00E2678A"/>
    <w:rsid w:val="00E26D78"/>
    <w:rsid w:val="00E2707A"/>
    <w:rsid w:val="00E2723E"/>
    <w:rsid w:val="00E27324"/>
    <w:rsid w:val="00E2734D"/>
    <w:rsid w:val="00E27816"/>
    <w:rsid w:val="00E27D84"/>
    <w:rsid w:val="00E30AB2"/>
    <w:rsid w:val="00E30FF1"/>
    <w:rsid w:val="00E31B4C"/>
    <w:rsid w:val="00E3291D"/>
    <w:rsid w:val="00E32AF8"/>
    <w:rsid w:val="00E33157"/>
    <w:rsid w:val="00E33728"/>
    <w:rsid w:val="00E338D7"/>
    <w:rsid w:val="00E34203"/>
    <w:rsid w:val="00E342D4"/>
    <w:rsid w:val="00E3444A"/>
    <w:rsid w:val="00E34524"/>
    <w:rsid w:val="00E347FD"/>
    <w:rsid w:val="00E348EC"/>
    <w:rsid w:val="00E34DEE"/>
    <w:rsid w:val="00E35306"/>
    <w:rsid w:val="00E354F2"/>
    <w:rsid w:val="00E35549"/>
    <w:rsid w:val="00E359B6"/>
    <w:rsid w:val="00E35BEA"/>
    <w:rsid w:val="00E35E3C"/>
    <w:rsid w:val="00E35FDC"/>
    <w:rsid w:val="00E3638F"/>
    <w:rsid w:val="00E36999"/>
    <w:rsid w:val="00E3708C"/>
    <w:rsid w:val="00E379C6"/>
    <w:rsid w:val="00E37A58"/>
    <w:rsid w:val="00E37E9C"/>
    <w:rsid w:val="00E401C5"/>
    <w:rsid w:val="00E4053D"/>
    <w:rsid w:val="00E40A99"/>
    <w:rsid w:val="00E40BAB"/>
    <w:rsid w:val="00E4102A"/>
    <w:rsid w:val="00E41307"/>
    <w:rsid w:val="00E4187B"/>
    <w:rsid w:val="00E41B0A"/>
    <w:rsid w:val="00E41C4D"/>
    <w:rsid w:val="00E41C57"/>
    <w:rsid w:val="00E41E51"/>
    <w:rsid w:val="00E424BB"/>
    <w:rsid w:val="00E425E3"/>
    <w:rsid w:val="00E42D72"/>
    <w:rsid w:val="00E42EF8"/>
    <w:rsid w:val="00E43AA7"/>
    <w:rsid w:val="00E43C0C"/>
    <w:rsid w:val="00E4428B"/>
    <w:rsid w:val="00E4469D"/>
    <w:rsid w:val="00E44AA1"/>
    <w:rsid w:val="00E44CF5"/>
    <w:rsid w:val="00E44D63"/>
    <w:rsid w:val="00E45B92"/>
    <w:rsid w:val="00E45DD0"/>
    <w:rsid w:val="00E45F4F"/>
    <w:rsid w:val="00E46845"/>
    <w:rsid w:val="00E47620"/>
    <w:rsid w:val="00E50370"/>
    <w:rsid w:val="00E504FD"/>
    <w:rsid w:val="00E50653"/>
    <w:rsid w:val="00E50924"/>
    <w:rsid w:val="00E5095F"/>
    <w:rsid w:val="00E50BCE"/>
    <w:rsid w:val="00E517A4"/>
    <w:rsid w:val="00E51A3A"/>
    <w:rsid w:val="00E51A3B"/>
    <w:rsid w:val="00E51C69"/>
    <w:rsid w:val="00E51C93"/>
    <w:rsid w:val="00E51DC0"/>
    <w:rsid w:val="00E51DF9"/>
    <w:rsid w:val="00E52881"/>
    <w:rsid w:val="00E52C04"/>
    <w:rsid w:val="00E52FE3"/>
    <w:rsid w:val="00E53CEA"/>
    <w:rsid w:val="00E53F98"/>
    <w:rsid w:val="00E5414F"/>
    <w:rsid w:val="00E54AAA"/>
    <w:rsid w:val="00E54F01"/>
    <w:rsid w:val="00E5511A"/>
    <w:rsid w:val="00E55172"/>
    <w:rsid w:val="00E5551F"/>
    <w:rsid w:val="00E556D0"/>
    <w:rsid w:val="00E5597A"/>
    <w:rsid w:val="00E55C56"/>
    <w:rsid w:val="00E55C69"/>
    <w:rsid w:val="00E56C71"/>
    <w:rsid w:val="00E56D5C"/>
    <w:rsid w:val="00E56E6C"/>
    <w:rsid w:val="00E57446"/>
    <w:rsid w:val="00E57C00"/>
    <w:rsid w:val="00E6076E"/>
    <w:rsid w:val="00E6096A"/>
    <w:rsid w:val="00E60999"/>
    <w:rsid w:val="00E60C1F"/>
    <w:rsid w:val="00E60D12"/>
    <w:rsid w:val="00E60D5A"/>
    <w:rsid w:val="00E60F44"/>
    <w:rsid w:val="00E61451"/>
    <w:rsid w:val="00E61653"/>
    <w:rsid w:val="00E62B6A"/>
    <w:rsid w:val="00E62C70"/>
    <w:rsid w:val="00E62E7A"/>
    <w:rsid w:val="00E63D4A"/>
    <w:rsid w:val="00E64D14"/>
    <w:rsid w:val="00E64F08"/>
    <w:rsid w:val="00E650CC"/>
    <w:rsid w:val="00E65230"/>
    <w:rsid w:val="00E65766"/>
    <w:rsid w:val="00E65C9A"/>
    <w:rsid w:val="00E66214"/>
    <w:rsid w:val="00E66575"/>
    <w:rsid w:val="00E6664B"/>
    <w:rsid w:val="00E66A4E"/>
    <w:rsid w:val="00E66BA0"/>
    <w:rsid w:val="00E67247"/>
    <w:rsid w:val="00E67482"/>
    <w:rsid w:val="00E67513"/>
    <w:rsid w:val="00E67BA0"/>
    <w:rsid w:val="00E702E3"/>
    <w:rsid w:val="00E70800"/>
    <w:rsid w:val="00E70CC8"/>
    <w:rsid w:val="00E70D00"/>
    <w:rsid w:val="00E70D6E"/>
    <w:rsid w:val="00E716F2"/>
    <w:rsid w:val="00E7183E"/>
    <w:rsid w:val="00E71A6C"/>
    <w:rsid w:val="00E71BC1"/>
    <w:rsid w:val="00E727DD"/>
    <w:rsid w:val="00E72CE9"/>
    <w:rsid w:val="00E73745"/>
    <w:rsid w:val="00E73B23"/>
    <w:rsid w:val="00E73BED"/>
    <w:rsid w:val="00E742B1"/>
    <w:rsid w:val="00E74446"/>
    <w:rsid w:val="00E747F2"/>
    <w:rsid w:val="00E74943"/>
    <w:rsid w:val="00E74DE7"/>
    <w:rsid w:val="00E74F62"/>
    <w:rsid w:val="00E75222"/>
    <w:rsid w:val="00E756A4"/>
    <w:rsid w:val="00E75BB6"/>
    <w:rsid w:val="00E75C2A"/>
    <w:rsid w:val="00E7600F"/>
    <w:rsid w:val="00E7641D"/>
    <w:rsid w:val="00E766DB"/>
    <w:rsid w:val="00E76D29"/>
    <w:rsid w:val="00E77146"/>
    <w:rsid w:val="00E77528"/>
    <w:rsid w:val="00E77B72"/>
    <w:rsid w:val="00E804A2"/>
    <w:rsid w:val="00E809B5"/>
    <w:rsid w:val="00E809DE"/>
    <w:rsid w:val="00E80AE7"/>
    <w:rsid w:val="00E81087"/>
    <w:rsid w:val="00E810B5"/>
    <w:rsid w:val="00E810D4"/>
    <w:rsid w:val="00E81147"/>
    <w:rsid w:val="00E811C8"/>
    <w:rsid w:val="00E812E0"/>
    <w:rsid w:val="00E81FB8"/>
    <w:rsid w:val="00E828C6"/>
    <w:rsid w:val="00E82CEC"/>
    <w:rsid w:val="00E83DEB"/>
    <w:rsid w:val="00E84924"/>
    <w:rsid w:val="00E84977"/>
    <w:rsid w:val="00E84F5A"/>
    <w:rsid w:val="00E85317"/>
    <w:rsid w:val="00E857B4"/>
    <w:rsid w:val="00E858C6"/>
    <w:rsid w:val="00E8594C"/>
    <w:rsid w:val="00E85B3F"/>
    <w:rsid w:val="00E85C29"/>
    <w:rsid w:val="00E863CE"/>
    <w:rsid w:val="00E86619"/>
    <w:rsid w:val="00E86631"/>
    <w:rsid w:val="00E8705A"/>
    <w:rsid w:val="00E87232"/>
    <w:rsid w:val="00E87685"/>
    <w:rsid w:val="00E87919"/>
    <w:rsid w:val="00E90192"/>
    <w:rsid w:val="00E903FC"/>
    <w:rsid w:val="00E905D1"/>
    <w:rsid w:val="00E90973"/>
    <w:rsid w:val="00E909B3"/>
    <w:rsid w:val="00E91052"/>
    <w:rsid w:val="00E9106E"/>
    <w:rsid w:val="00E9149F"/>
    <w:rsid w:val="00E9174E"/>
    <w:rsid w:val="00E918FA"/>
    <w:rsid w:val="00E91909"/>
    <w:rsid w:val="00E922EB"/>
    <w:rsid w:val="00E92C4E"/>
    <w:rsid w:val="00E93811"/>
    <w:rsid w:val="00E93F57"/>
    <w:rsid w:val="00E958D1"/>
    <w:rsid w:val="00E959EF"/>
    <w:rsid w:val="00E95B51"/>
    <w:rsid w:val="00E95D76"/>
    <w:rsid w:val="00E966D7"/>
    <w:rsid w:val="00E9690A"/>
    <w:rsid w:val="00E96A2D"/>
    <w:rsid w:val="00E96CA1"/>
    <w:rsid w:val="00E96F01"/>
    <w:rsid w:val="00E971EC"/>
    <w:rsid w:val="00E9758B"/>
    <w:rsid w:val="00E9770B"/>
    <w:rsid w:val="00E97981"/>
    <w:rsid w:val="00E97B1E"/>
    <w:rsid w:val="00E97B99"/>
    <w:rsid w:val="00EA0070"/>
    <w:rsid w:val="00EA04EB"/>
    <w:rsid w:val="00EA089E"/>
    <w:rsid w:val="00EA0AFD"/>
    <w:rsid w:val="00EA0BD2"/>
    <w:rsid w:val="00EA0D41"/>
    <w:rsid w:val="00EA0E24"/>
    <w:rsid w:val="00EA0E8B"/>
    <w:rsid w:val="00EA0F31"/>
    <w:rsid w:val="00EA1061"/>
    <w:rsid w:val="00EA16C4"/>
    <w:rsid w:val="00EA1CE0"/>
    <w:rsid w:val="00EA1DDB"/>
    <w:rsid w:val="00EA1E5E"/>
    <w:rsid w:val="00EA2039"/>
    <w:rsid w:val="00EA2105"/>
    <w:rsid w:val="00EA240A"/>
    <w:rsid w:val="00EA24EB"/>
    <w:rsid w:val="00EA25A3"/>
    <w:rsid w:val="00EA2F7C"/>
    <w:rsid w:val="00EA3577"/>
    <w:rsid w:val="00EA3A50"/>
    <w:rsid w:val="00EA43B0"/>
    <w:rsid w:val="00EA517C"/>
    <w:rsid w:val="00EA517F"/>
    <w:rsid w:val="00EA545E"/>
    <w:rsid w:val="00EA54E6"/>
    <w:rsid w:val="00EA5CD8"/>
    <w:rsid w:val="00EA60F8"/>
    <w:rsid w:val="00EA6424"/>
    <w:rsid w:val="00EA6A75"/>
    <w:rsid w:val="00EA6F4B"/>
    <w:rsid w:val="00EA7548"/>
    <w:rsid w:val="00EA7989"/>
    <w:rsid w:val="00EA7ED9"/>
    <w:rsid w:val="00EA7FD9"/>
    <w:rsid w:val="00EB09DD"/>
    <w:rsid w:val="00EB0D39"/>
    <w:rsid w:val="00EB0FA6"/>
    <w:rsid w:val="00EB1962"/>
    <w:rsid w:val="00EB1A63"/>
    <w:rsid w:val="00EB39D9"/>
    <w:rsid w:val="00EB3BC0"/>
    <w:rsid w:val="00EB3C8D"/>
    <w:rsid w:val="00EB3D23"/>
    <w:rsid w:val="00EB3DD4"/>
    <w:rsid w:val="00EB3E9C"/>
    <w:rsid w:val="00EB42EE"/>
    <w:rsid w:val="00EB4629"/>
    <w:rsid w:val="00EB470F"/>
    <w:rsid w:val="00EB51C2"/>
    <w:rsid w:val="00EB5E59"/>
    <w:rsid w:val="00EB6203"/>
    <w:rsid w:val="00EB6469"/>
    <w:rsid w:val="00EB65D2"/>
    <w:rsid w:val="00EB6AE9"/>
    <w:rsid w:val="00EB6DCC"/>
    <w:rsid w:val="00EB7082"/>
    <w:rsid w:val="00EB7BF0"/>
    <w:rsid w:val="00EB7EE1"/>
    <w:rsid w:val="00EC0241"/>
    <w:rsid w:val="00EC090F"/>
    <w:rsid w:val="00EC0C84"/>
    <w:rsid w:val="00EC143A"/>
    <w:rsid w:val="00EC1788"/>
    <w:rsid w:val="00EC20CD"/>
    <w:rsid w:val="00EC23BA"/>
    <w:rsid w:val="00EC2649"/>
    <w:rsid w:val="00EC2BEF"/>
    <w:rsid w:val="00EC2D66"/>
    <w:rsid w:val="00EC2E5F"/>
    <w:rsid w:val="00EC31FD"/>
    <w:rsid w:val="00EC358F"/>
    <w:rsid w:val="00EC3594"/>
    <w:rsid w:val="00EC376C"/>
    <w:rsid w:val="00EC384F"/>
    <w:rsid w:val="00EC3D1B"/>
    <w:rsid w:val="00EC3E6D"/>
    <w:rsid w:val="00EC3EBA"/>
    <w:rsid w:val="00EC3F04"/>
    <w:rsid w:val="00EC43F9"/>
    <w:rsid w:val="00EC51DD"/>
    <w:rsid w:val="00EC52FA"/>
    <w:rsid w:val="00EC5898"/>
    <w:rsid w:val="00EC5932"/>
    <w:rsid w:val="00EC5D0C"/>
    <w:rsid w:val="00EC5E1A"/>
    <w:rsid w:val="00EC6175"/>
    <w:rsid w:val="00EC630A"/>
    <w:rsid w:val="00EC66FC"/>
    <w:rsid w:val="00EC6AD0"/>
    <w:rsid w:val="00EC753E"/>
    <w:rsid w:val="00EC7E64"/>
    <w:rsid w:val="00EC7F22"/>
    <w:rsid w:val="00ED0013"/>
    <w:rsid w:val="00ED004B"/>
    <w:rsid w:val="00ED020E"/>
    <w:rsid w:val="00ED0B6D"/>
    <w:rsid w:val="00ED14CC"/>
    <w:rsid w:val="00ED1817"/>
    <w:rsid w:val="00ED1988"/>
    <w:rsid w:val="00ED1C67"/>
    <w:rsid w:val="00ED1FDD"/>
    <w:rsid w:val="00ED2125"/>
    <w:rsid w:val="00ED2225"/>
    <w:rsid w:val="00ED23F1"/>
    <w:rsid w:val="00ED3053"/>
    <w:rsid w:val="00ED4411"/>
    <w:rsid w:val="00ED4479"/>
    <w:rsid w:val="00ED4D4C"/>
    <w:rsid w:val="00ED4E84"/>
    <w:rsid w:val="00ED556F"/>
    <w:rsid w:val="00ED5627"/>
    <w:rsid w:val="00ED6061"/>
    <w:rsid w:val="00ED6CC3"/>
    <w:rsid w:val="00ED7691"/>
    <w:rsid w:val="00ED7F34"/>
    <w:rsid w:val="00ED7F93"/>
    <w:rsid w:val="00EE03E1"/>
    <w:rsid w:val="00EE0480"/>
    <w:rsid w:val="00EE09B0"/>
    <w:rsid w:val="00EE0DA6"/>
    <w:rsid w:val="00EE1084"/>
    <w:rsid w:val="00EE13D1"/>
    <w:rsid w:val="00EE13E5"/>
    <w:rsid w:val="00EE14D2"/>
    <w:rsid w:val="00EE1779"/>
    <w:rsid w:val="00EE181F"/>
    <w:rsid w:val="00EE19BA"/>
    <w:rsid w:val="00EE19C9"/>
    <w:rsid w:val="00EE1EA0"/>
    <w:rsid w:val="00EE2613"/>
    <w:rsid w:val="00EE27FE"/>
    <w:rsid w:val="00EE2C88"/>
    <w:rsid w:val="00EE2F84"/>
    <w:rsid w:val="00EE35A7"/>
    <w:rsid w:val="00EE3954"/>
    <w:rsid w:val="00EE3B01"/>
    <w:rsid w:val="00EE4D19"/>
    <w:rsid w:val="00EE52AA"/>
    <w:rsid w:val="00EE572E"/>
    <w:rsid w:val="00EE5D7C"/>
    <w:rsid w:val="00EE5E2A"/>
    <w:rsid w:val="00EE5E31"/>
    <w:rsid w:val="00EE67C6"/>
    <w:rsid w:val="00EE6F2B"/>
    <w:rsid w:val="00EE73FF"/>
    <w:rsid w:val="00EE7838"/>
    <w:rsid w:val="00EE79C5"/>
    <w:rsid w:val="00EE7D54"/>
    <w:rsid w:val="00EF0284"/>
    <w:rsid w:val="00EF06CB"/>
    <w:rsid w:val="00EF0F80"/>
    <w:rsid w:val="00EF1A52"/>
    <w:rsid w:val="00EF1C38"/>
    <w:rsid w:val="00EF22F0"/>
    <w:rsid w:val="00EF253E"/>
    <w:rsid w:val="00EF2559"/>
    <w:rsid w:val="00EF26CC"/>
    <w:rsid w:val="00EF2845"/>
    <w:rsid w:val="00EF2867"/>
    <w:rsid w:val="00EF2E16"/>
    <w:rsid w:val="00EF2F4E"/>
    <w:rsid w:val="00EF3106"/>
    <w:rsid w:val="00EF31D1"/>
    <w:rsid w:val="00EF32AC"/>
    <w:rsid w:val="00EF378B"/>
    <w:rsid w:val="00EF3973"/>
    <w:rsid w:val="00EF4247"/>
    <w:rsid w:val="00EF4294"/>
    <w:rsid w:val="00EF42C3"/>
    <w:rsid w:val="00EF4770"/>
    <w:rsid w:val="00EF4AF0"/>
    <w:rsid w:val="00EF4D00"/>
    <w:rsid w:val="00EF532E"/>
    <w:rsid w:val="00EF5341"/>
    <w:rsid w:val="00EF54BE"/>
    <w:rsid w:val="00EF5769"/>
    <w:rsid w:val="00EF58D9"/>
    <w:rsid w:val="00EF5DEC"/>
    <w:rsid w:val="00EF5E1A"/>
    <w:rsid w:val="00EF640C"/>
    <w:rsid w:val="00EF6756"/>
    <w:rsid w:val="00EF6A19"/>
    <w:rsid w:val="00EF6D00"/>
    <w:rsid w:val="00EF6ED0"/>
    <w:rsid w:val="00EF6F1D"/>
    <w:rsid w:val="00EF727C"/>
    <w:rsid w:val="00EF7309"/>
    <w:rsid w:val="00EF759D"/>
    <w:rsid w:val="00EF766C"/>
    <w:rsid w:val="00EF798C"/>
    <w:rsid w:val="00EF7A01"/>
    <w:rsid w:val="00F00D71"/>
    <w:rsid w:val="00F00D7F"/>
    <w:rsid w:val="00F00FAC"/>
    <w:rsid w:val="00F0110A"/>
    <w:rsid w:val="00F0252D"/>
    <w:rsid w:val="00F0255B"/>
    <w:rsid w:val="00F02650"/>
    <w:rsid w:val="00F02A8A"/>
    <w:rsid w:val="00F0362E"/>
    <w:rsid w:val="00F0399B"/>
    <w:rsid w:val="00F03F08"/>
    <w:rsid w:val="00F04182"/>
    <w:rsid w:val="00F042AD"/>
    <w:rsid w:val="00F0452A"/>
    <w:rsid w:val="00F047E7"/>
    <w:rsid w:val="00F04A8F"/>
    <w:rsid w:val="00F04F0B"/>
    <w:rsid w:val="00F0556D"/>
    <w:rsid w:val="00F05EB3"/>
    <w:rsid w:val="00F06279"/>
    <w:rsid w:val="00F06774"/>
    <w:rsid w:val="00F068C8"/>
    <w:rsid w:val="00F069E9"/>
    <w:rsid w:val="00F06BC2"/>
    <w:rsid w:val="00F06E16"/>
    <w:rsid w:val="00F07F55"/>
    <w:rsid w:val="00F1014F"/>
    <w:rsid w:val="00F10511"/>
    <w:rsid w:val="00F1078B"/>
    <w:rsid w:val="00F10970"/>
    <w:rsid w:val="00F117FF"/>
    <w:rsid w:val="00F11AAA"/>
    <w:rsid w:val="00F11B71"/>
    <w:rsid w:val="00F11D36"/>
    <w:rsid w:val="00F11E77"/>
    <w:rsid w:val="00F12BC4"/>
    <w:rsid w:val="00F12F9A"/>
    <w:rsid w:val="00F12FDB"/>
    <w:rsid w:val="00F137E5"/>
    <w:rsid w:val="00F14B66"/>
    <w:rsid w:val="00F14D31"/>
    <w:rsid w:val="00F14DA1"/>
    <w:rsid w:val="00F150E3"/>
    <w:rsid w:val="00F15349"/>
    <w:rsid w:val="00F15CE0"/>
    <w:rsid w:val="00F1635E"/>
    <w:rsid w:val="00F166BB"/>
    <w:rsid w:val="00F17840"/>
    <w:rsid w:val="00F17C4B"/>
    <w:rsid w:val="00F17FB5"/>
    <w:rsid w:val="00F20425"/>
    <w:rsid w:val="00F20B56"/>
    <w:rsid w:val="00F2165F"/>
    <w:rsid w:val="00F2179F"/>
    <w:rsid w:val="00F2189D"/>
    <w:rsid w:val="00F21961"/>
    <w:rsid w:val="00F21AAD"/>
    <w:rsid w:val="00F21ECB"/>
    <w:rsid w:val="00F227F4"/>
    <w:rsid w:val="00F22D9E"/>
    <w:rsid w:val="00F2388C"/>
    <w:rsid w:val="00F23A94"/>
    <w:rsid w:val="00F23CC5"/>
    <w:rsid w:val="00F24326"/>
    <w:rsid w:val="00F2467F"/>
    <w:rsid w:val="00F25055"/>
    <w:rsid w:val="00F2546D"/>
    <w:rsid w:val="00F25F59"/>
    <w:rsid w:val="00F265F3"/>
    <w:rsid w:val="00F26626"/>
    <w:rsid w:val="00F26758"/>
    <w:rsid w:val="00F26829"/>
    <w:rsid w:val="00F26EC7"/>
    <w:rsid w:val="00F2730A"/>
    <w:rsid w:val="00F2732A"/>
    <w:rsid w:val="00F274FF"/>
    <w:rsid w:val="00F27A3C"/>
    <w:rsid w:val="00F3019C"/>
    <w:rsid w:val="00F3033D"/>
    <w:rsid w:val="00F3042C"/>
    <w:rsid w:val="00F30519"/>
    <w:rsid w:val="00F30E12"/>
    <w:rsid w:val="00F3190D"/>
    <w:rsid w:val="00F3191E"/>
    <w:rsid w:val="00F31BB4"/>
    <w:rsid w:val="00F323B3"/>
    <w:rsid w:val="00F32AF8"/>
    <w:rsid w:val="00F32DD1"/>
    <w:rsid w:val="00F331D6"/>
    <w:rsid w:val="00F33620"/>
    <w:rsid w:val="00F33D6D"/>
    <w:rsid w:val="00F33E9A"/>
    <w:rsid w:val="00F33FA7"/>
    <w:rsid w:val="00F340ED"/>
    <w:rsid w:val="00F34403"/>
    <w:rsid w:val="00F34819"/>
    <w:rsid w:val="00F34AA6"/>
    <w:rsid w:val="00F353DF"/>
    <w:rsid w:val="00F35B43"/>
    <w:rsid w:val="00F35DD6"/>
    <w:rsid w:val="00F36435"/>
    <w:rsid w:val="00F3646F"/>
    <w:rsid w:val="00F36C05"/>
    <w:rsid w:val="00F36E48"/>
    <w:rsid w:val="00F370C5"/>
    <w:rsid w:val="00F37437"/>
    <w:rsid w:val="00F37F5D"/>
    <w:rsid w:val="00F405C5"/>
    <w:rsid w:val="00F411A8"/>
    <w:rsid w:val="00F411FF"/>
    <w:rsid w:val="00F413AD"/>
    <w:rsid w:val="00F413BC"/>
    <w:rsid w:val="00F417AF"/>
    <w:rsid w:val="00F41DA4"/>
    <w:rsid w:val="00F41FBB"/>
    <w:rsid w:val="00F4296E"/>
    <w:rsid w:val="00F42B69"/>
    <w:rsid w:val="00F42BED"/>
    <w:rsid w:val="00F42D2F"/>
    <w:rsid w:val="00F42EE0"/>
    <w:rsid w:val="00F43C4E"/>
    <w:rsid w:val="00F43E87"/>
    <w:rsid w:val="00F44787"/>
    <w:rsid w:val="00F44899"/>
    <w:rsid w:val="00F448CF"/>
    <w:rsid w:val="00F44973"/>
    <w:rsid w:val="00F45360"/>
    <w:rsid w:val="00F45AFF"/>
    <w:rsid w:val="00F4616E"/>
    <w:rsid w:val="00F462DA"/>
    <w:rsid w:val="00F4652D"/>
    <w:rsid w:val="00F46767"/>
    <w:rsid w:val="00F4686F"/>
    <w:rsid w:val="00F46DE6"/>
    <w:rsid w:val="00F47365"/>
    <w:rsid w:val="00F47596"/>
    <w:rsid w:val="00F4793C"/>
    <w:rsid w:val="00F47B99"/>
    <w:rsid w:val="00F47D4F"/>
    <w:rsid w:val="00F5003A"/>
    <w:rsid w:val="00F50131"/>
    <w:rsid w:val="00F507C1"/>
    <w:rsid w:val="00F50849"/>
    <w:rsid w:val="00F50BD1"/>
    <w:rsid w:val="00F514B8"/>
    <w:rsid w:val="00F51B14"/>
    <w:rsid w:val="00F51E76"/>
    <w:rsid w:val="00F51F2E"/>
    <w:rsid w:val="00F527CC"/>
    <w:rsid w:val="00F52B98"/>
    <w:rsid w:val="00F52D72"/>
    <w:rsid w:val="00F53165"/>
    <w:rsid w:val="00F53F8F"/>
    <w:rsid w:val="00F54051"/>
    <w:rsid w:val="00F54C28"/>
    <w:rsid w:val="00F54F8F"/>
    <w:rsid w:val="00F551E0"/>
    <w:rsid w:val="00F55208"/>
    <w:rsid w:val="00F55394"/>
    <w:rsid w:val="00F559D9"/>
    <w:rsid w:val="00F559EA"/>
    <w:rsid w:val="00F55A02"/>
    <w:rsid w:val="00F56849"/>
    <w:rsid w:val="00F56E9E"/>
    <w:rsid w:val="00F57CFF"/>
    <w:rsid w:val="00F600F7"/>
    <w:rsid w:val="00F60751"/>
    <w:rsid w:val="00F608A9"/>
    <w:rsid w:val="00F60EAF"/>
    <w:rsid w:val="00F6136E"/>
    <w:rsid w:val="00F614EB"/>
    <w:rsid w:val="00F6153F"/>
    <w:rsid w:val="00F616DF"/>
    <w:rsid w:val="00F61B3D"/>
    <w:rsid w:val="00F61DEB"/>
    <w:rsid w:val="00F622A4"/>
    <w:rsid w:val="00F62863"/>
    <w:rsid w:val="00F63557"/>
    <w:rsid w:val="00F6366F"/>
    <w:rsid w:val="00F63AF8"/>
    <w:rsid w:val="00F64172"/>
    <w:rsid w:val="00F64E4C"/>
    <w:rsid w:val="00F65633"/>
    <w:rsid w:val="00F65C42"/>
    <w:rsid w:val="00F66E1C"/>
    <w:rsid w:val="00F66EB1"/>
    <w:rsid w:val="00F67201"/>
    <w:rsid w:val="00F67784"/>
    <w:rsid w:val="00F67797"/>
    <w:rsid w:val="00F67813"/>
    <w:rsid w:val="00F7021C"/>
    <w:rsid w:val="00F703C1"/>
    <w:rsid w:val="00F707B3"/>
    <w:rsid w:val="00F70B0A"/>
    <w:rsid w:val="00F713E2"/>
    <w:rsid w:val="00F71469"/>
    <w:rsid w:val="00F71AC9"/>
    <w:rsid w:val="00F722E2"/>
    <w:rsid w:val="00F72DE3"/>
    <w:rsid w:val="00F72E23"/>
    <w:rsid w:val="00F731EF"/>
    <w:rsid w:val="00F7348C"/>
    <w:rsid w:val="00F734C8"/>
    <w:rsid w:val="00F73B26"/>
    <w:rsid w:val="00F73F6A"/>
    <w:rsid w:val="00F74277"/>
    <w:rsid w:val="00F74F72"/>
    <w:rsid w:val="00F751DB"/>
    <w:rsid w:val="00F75320"/>
    <w:rsid w:val="00F756A0"/>
    <w:rsid w:val="00F756BB"/>
    <w:rsid w:val="00F75727"/>
    <w:rsid w:val="00F758C1"/>
    <w:rsid w:val="00F75C3B"/>
    <w:rsid w:val="00F75D72"/>
    <w:rsid w:val="00F7605E"/>
    <w:rsid w:val="00F76068"/>
    <w:rsid w:val="00F763C1"/>
    <w:rsid w:val="00F764C8"/>
    <w:rsid w:val="00F76A69"/>
    <w:rsid w:val="00F7753F"/>
    <w:rsid w:val="00F776CE"/>
    <w:rsid w:val="00F779D6"/>
    <w:rsid w:val="00F77FBE"/>
    <w:rsid w:val="00F801C2"/>
    <w:rsid w:val="00F80360"/>
    <w:rsid w:val="00F804D7"/>
    <w:rsid w:val="00F80BBF"/>
    <w:rsid w:val="00F80DA0"/>
    <w:rsid w:val="00F816D9"/>
    <w:rsid w:val="00F81823"/>
    <w:rsid w:val="00F8203F"/>
    <w:rsid w:val="00F82064"/>
    <w:rsid w:val="00F822A8"/>
    <w:rsid w:val="00F82343"/>
    <w:rsid w:val="00F823AF"/>
    <w:rsid w:val="00F826F2"/>
    <w:rsid w:val="00F827C8"/>
    <w:rsid w:val="00F82AC3"/>
    <w:rsid w:val="00F82CBE"/>
    <w:rsid w:val="00F832F3"/>
    <w:rsid w:val="00F83A20"/>
    <w:rsid w:val="00F84296"/>
    <w:rsid w:val="00F85102"/>
    <w:rsid w:val="00F8531D"/>
    <w:rsid w:val="00F85701"/>
    <w:rsid w:val="00F858F6"/>
    <w:rsid w:val="00F85953"/>
    <w:rsid w:val="00F85F3E"/>
    <w:rsid w:val="00F86555"/>
    <w:rsid w:val="00F872A2"/>
    <w:rsid w:val="00F8734A"/>
    <w:rsid w:val="00F8735C"/>
    <w:rsid w:val="00F875FF"/>
    <w:rsid w:val="00F87A7B"/>
    <w:rsid w:val="00F87C00"/>
    <w:rsid w:val="00F87EB0"/>
    <w:rsid w:val="00F900F4"/>
    <w:rsid w:val="00F9034C"/>
    <w:rsid w:val="00F90459"/>
    <w:rsid w:val="00F9082E"/>
    <w:rsid w:val="00F9099D"/>
    <w:rsid w:val="00F91198"/>
    <w:rsid w:val="00F9145F"/>
    <w:rsid w:val="00F91D5F"/>
    <w:rsid w:val="00F91E67"/>
    <w:rsid w:val="00F91F3C"/>
    <w:rsid w:val="00F92F16"/>
    <w:rsid w:val="00F92FDE"/>
    <w:rsid w:val="00F93169"/>
    <w:rsid w:val="00F9316E"/>
    <w:rsid w:val="00F93476"/>
    <w:rsid w:val="00F93606"/>
    <w:rsid w:val="00F936E0"/>
    <w:rsid w:val="00F936FE"/>
    <w:rsid w:val="00F938AA"/>
    <w:rsid w:val="00F93A0D"/>
    <w:rsid w:val="00F93AB8"/>
    <w:rsid w:val="00F93E24"/>
    <w:rsid w:val="00F940E7"/>
    <w:rsid w:val="00F94567"/>
    <w:rsid w:val="00F9481A"/>
    <w:rsid w:val="00F94E82"/>
    <w:rsid w:val="00F952B5"/>
    <w:rsid w:val="00F95333"/>
    <w:rsid w:val="00F9566A"/>
    <w:rsid w:val="00F96244"/>
    <w:rsid w:val="00F968AD"/>
    <w:rsid w:val="00F96A9A"/>
    <w:rsid w:val="00F96DA3"/>
    <w:rsid w:val="00F9750F"/>
    <w:rsid w:val="00FA00C7"/>
    <w:rsid w:val="00FA0541"/>
    <w:rsid w:val="00FA05CC"/>
    <w:rsid w:val="00FA05F2"/>
    <w:rsid w:val="00FA07D7"/>
    <w:rsid w:val="00FA136A"/>
    <w:rsid w:val="00FA14FC"/>
    <w:rsid w:val="00FA1F67"/>
    <w:rsid w:val="00FA2040"/>
    <w:rsid w:val="00FA22ED"/>
    <w:rsid w:val="00FA2804"/>
    <w:rsid w:val="00FA29C0"/>
    <w:rsid w:val="00FA2DBC"/>
    <w:rsid w:val="00FA33BA"/>
    <w:rsid w:val="00FA35B7"/>
    <w:rsid w:val="00FA3DF0"/>
    <w:rsid w:val="00FA4870"/>
    <w:rsid w:val="00FA4F95"/>
    <w:rsid w:val="00FA4FA4"/>
    <w:rsid w:val="00FA528F"/>
    <w:rsid w:val="00FA57EC"/>
    <w:rsid w:val="00FA5A60"/>
    <w:rsid w:val="00FA5E25"/>
    <w:rsid w:val="00FA5EDE"/>
    <w:rsid w:val="00FA5FD3"/>
    <w:rsid w:val="00FA6045"/>
    <w:rsid w:val="00FA674B"/>
    <w:rsid w:val="00FA6B60"/>
    <w:rsid w:val="00FA720E"/>
    <w:rsid w:val="00FA7624"/>
    <w:rsid w:val="00FA77EA"/>
    <w:rsid w:val="00FA7A08"/>
    <w:rsid w:val="00FA7A51"/>
    <w:rsid w:val="00FB0131"/>
    <w:rsid w:val="00FB0A60"/>
    <w:rsid w:val="00FB0B6E"/>
    <w:rsid w:val="00FB0C3C"/>
    <w:rsid w:val="00FB1196"/>
    <w:rsid w:val="00FB139D"/>
    <w:rsid w:val="00FB15CA"/>
    <w:rsid w:val="00FB1C17"/>
    <w:rsid w:val="00FB1DC9"/>
    <w:rsid w:val="00FB1EA9"/>
    <w:rsid w:val="00FB1F0E"/>
    <w:rsid w:val="00FB2596"/>
    <w:rsid w:val="00FB32D2"/>
    <w:rsid w:val="00FB371D"/>
    <w:rsid w:val="00FB3AF0"/>
    <w:rsid w:val="00FB3BC3"/>
    <w:rsid w:val="00FB421F"/>
    <w:rsid w:val="00FB4CD6"/>
    <w:rsid w:val="00FB4DD0"/>
    <w:rsid w:val="00FB5070"/>
    <w:rsid w:val="00FB51FB"/>
    <w:rsid w:val="00FB5596"/>
    <w:rsid w:val="00FB6180"/>
    <w:rsid w:val="00FB6839"/>
    <w:rsid w:val="00FB692F"/>
    <w:rsid w:val="00FB6FC8"/>
    <w:rsid w:val="00FB7401"/>
    <w:rsid w:val="00FB7713"/>
    <w:rsid w:val="00FB7905"/>
    <w:rsid w:val="00FB7F56"/>
    <w:rsid w:val="00FB7FE1"/>
    <w:rsid w:val="00FC00E4"/>
    <w:rsid w:val="00FC0138"/>
    <w:rsid w:val="00FC053A"/>
    <w:rsid w:val="00FC0623"/>
    <w:rsid w:val="00FC0641"/>
    <w:rsid w:val="00FC079F"/>
    <w:rsid w:val="00FC1371"/>
    <w:rsid w:val="00FC1C22"/>
    <w:rsid w:val="00FC26E7"/>
    <w:rsid w:val="00FC2DB5"/>
    <w:rsid w:val="00FC34C6"/>
    <w:rsid w:val="00FC389B"/>
    <w:rsid w:val="00FC38E9"/>
    <w:rsid w:val="00FC39C3"/>
    <w:rsid w:val="00FC3A4A"/>
    <w:rsid w:val="00FC426A"/>
    <w:rsid w:val="00FC4B09"/>
    <w:rsid w:val="00FC4D1F"/>
    <w:rsid w:val="00FC4DAE"/>
    <w:rsid w:val="00FC4DE5"/>
    <w:rsid w:val="00FC4E18"/>
    <w:rsid w:val="00FC4F87"/>
    <w:rsid w:val="00FC5437"/>
    <w:rsid w:val="00FC57BD"/>
    <w:rsid w:val="00FC5C1B"/>
    <w:rsid w:val="00FC62A1"/>
    <w:rsid w:val="00FC6B1F"/>
    <w:rsid w:val="00FC6C52"/>
    <w:rsid w:val="00FC6FD5"/>
    <w:rsid w:val="00FC7228"/>
    <w:rsid w:val="00FC72A5"/>
    <w:rsid w:val="00FC7337"/>
    <w:rsid w:val="00FC7388"/>
    <w:rsid w:val="00FC7401"/>
    <w:rsid w:val="00FC77DF"/>
    <w:rsid w:val="00FC7886"/>
    <w:rsid w:val="00FC790E"/>
    <w:rsid w:val="00FC7AA3"/>
    <w:rsid w:val="00FC7D8C"/>
    <w:rsid w:val="00FD0049"/>
    <w:rsid w:val="00FD005D"/>
    <w:rsid w:val="00FD0737"/>
    <w:rsid w:val="00FD0A44"/>
    <w:rsid w:val="00FD0E02"/>
    <w:rsid w:val="00FD0EAE"/>
    <w:rsid w:val="00FD117D"/>
    <w:rsid w:val="00FD183D"/>
    <w:rsid w:val="00FD1A3F"/>
    <w:rsid w:val="00FD1C29"/>
    <w:rsid w:val="00FD2247"/>
    <w:rsid w:val="00FD267B"/>
    <w:rsid w:val="00FD2824"/>
    <w:rsid w:val="00FD2A66"/>
    <w:rsid w:val="00FD2B62"/>
    <w:rsid w:val="00FD2C85"/>
    <w:rsid w:val="00FD2D78"/>
    <w:rsid w:val="00FD2DA9"/>
    <w:rsid w:val="00FD3442"/>
    <w:rsid w:val="00FD39AA"/>
    <w:rsid w:val="00FD3E80"/>
    <w:rsid w:val="00FD457E"/>
    <w:rsid w:val="00FD4848"/>
    <w:rsid w:val="00FD55B6"/>
    <w:rsid w:val="00FD60FA"/>
    <w:rsid w:val="00FD61D7"/>
    <w:rsid w:val="00FD6327"/>
    <w:rsid w:val="00FD6467"/>
    <w:rsid w:val="00FD6619"/>
    <w:rsid w:val="00FD6758"/>
    <w:rsid w:val="00FD696E"/>
    <w:rsid w:val="00FD69B8"/>
    <w:rsid w:val="00FD6AB8"/>
    <w:rsid w:val="00FD7090"/>
    <w:rsid w:val="00FD79D4"/>
    <w:rsid w:val="00FD7A93"/>
    <w:rsid w:val="00FD7FC3"/>
    <w:rsid w:val="00FE01C6"/>
    <w:rsid w:val="00FE01EE"/>
    <w:rsid w:val="00FE05A2"/>
    <w:rsid w:val="00FE0887"/>
    <w:rsid w:val="00FE0E71"/>
    <w:rsid w:val="00FE1E69"/>
    <w:rsid w:val="00FE255B"/>
    <w:rsid w:val="00FE2AD0"/>
    <w:rsid w:val="00FE2ED0"/>
    <w:rsid w:val="00FE3031"/>
    <w:rsid w:val="00FE3803"/>
    <w:rsid w:val="00FE3F82"/>
    <w:rsid w:val="00FE4154"/>
    <w:rsid w:val="00FE435D"/>
    <w:rsid w:val="00FE43F5"/>
    <w:rsid w:val="00FE4A7D"/>
    <w:rsid w:val="00FE4E05"/>
    <w:rsid w:val="00FE529D"/>
    <w:rsid w:val="00FE53EF"/>
    <w:rsid w:val="00FE5423"/>
    <w:rsid w:val="00FE5604"/>
    <w:rsid w:val="00FE5647"/>
    <w:rsid w:val="00FE6086"/>
    <w:rsid w:val="00FE64E2"/>
    <w:rsid w:val="00FE6B88"/>
    <w:rsid w:val="00FE6F92"/>
    <w:rsid w:val="00FE7B95"/>
    <w:rsid w:val="00FE7E0D"/>
    <w:rsid w:val="00FF01F0"/>
    <w:rsid w:val="00FF0215"/>
    <w:rsid w:val="00FF048E"/>
    <w:rsid w:val="00FF0B4F"/>
    <w:rsid w:val="00FF0F02"/>
    <w:rsid w:val="00FF1065"/>
    <w:rsid w:val="00FF1468"/>
    <w:rsid w:val="00FF16F7"/>
    <w:rsid w:val="00FF1A29"/>
    <w:rsid w:val="00FF1C35"/>
    <w:rsid w:val="00FF1DFB"/>
    <w:rsid w:val="00FF20DC"/>
    <w:rsid w:val="00FF26B2"/>
    <w:rsid w:val="00FF2E8A"/>
    <w:rsid w:val="00FF456C"/>
    <w:rsid w:val="00FF47CB"/>
    <w:rsid w:val="00FF4BC5"/>
    <w:rsid w:val="00FF51BB"/>
    <w:rsid w:val="00FF523C"/>
    <w:rsid w:val="00FF5E24"/>
    <w:rsid w:val="00FF6332"/>
    <w:rsid w:val="00FF66C6"/>
    <w:rsid w:val="00FF6822"/>
    <w:rsid w:val="00FF69BF"/>
    <w:rsid w:val="00FF69E2"/>
    <w:rsid w:val="00FF6B8B"/>
    <w:rsid w:val="00FF6DDA"/>
    <w:rsid w:val="00FF6E62"/>
    <w:rsid w:val="00FF72A2"/>
    <w:rsid w:val="00FF79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18414721"/>
  <w15:docId w15:val="{3EBEA5E8-B692-4753-A3D3-AB609402FD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8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C71FA1"/>
    <w:pPr>
      <w:jc w:val="both"/>
    </w:pPr>
    <w:rPr>
      <w:rFonts w:asciiTheme="majorBidi" w:hAnsiTheme="majorBidi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4195A"/>
    <w:pPr>
      <w:keepNext/>
      <w:keepLines/>
      <w:numPr>
        <w:numId w:val="1"/>
      </w:numPr>
      <w:spacing w:before="240" w:after="240"/>
      <w:outlineLvl w:val="0"/>
    </w:pPr>
    <w:rPr>
      <w:rFonts w:eastAsiaTheme="majorEastAsia" w:cstheme="majorBidi"/>
      <w:b/>
      <w:color w:val="000000" w:themeColor="text1"/>
      <w:sz w:val="32"/>
      <w:szCs w:val="32"/>
      <w14:numForm w14:val="lining"/>
      <w14:numSpacing w14:val="proportional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0796E"/>
    <w:pPr>
      <w:keepNext/>
      <w:keepLines/>
      <w:numPr>
        <w:ilvl w:val="1"/>
        <w:numId w:val="1"/>
      </w:numPr>
      <w:spacing w:before="240" w:after="240"/>
      <w:ind w:left="576"/>
      <w:outlineLvl w:val="1"/>
    </w:pPr>
    <w:rPr>
      <w:rFonts w:eastAsiaTheme="minorEastAsia" w:cstheme="majorBidi"/>
      <w:b/>
      <w:sz w:val="28"/>
      <w:szCs w:val="26"/>
      <w:lang w:val="en-CA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8559F"/>
    <w:pPr>
      <w:keepNext/>
      <w:keepLines/>
      <w:numPr>
        <w:ilvl w:val="2"/>
        <w:numId w:val="1"/>
      </w:numPr>
      <w:spacing w:before="40" w:after="0"/>
      <w:ind w:left="720"/>
      <w:outlineLvl w:val="2"/>
    </w:pPr>
    <w:rPr>
      <w:rFonts w:eastAsiaTheme="majorEastAsia" w:cstheme="majorBidi"/>
      <w:b/>
      <w:color w:val="000000" w:themeColor="text1"/>
      <w:sz w:val="26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8559F"/>
    <w:pPr>
      <w:keepNext/>
      <w:keepLines/>
      <w:numPr>
        <w:ilvl w:val="3"/>
        <w:numId w:val="1"/>
      </w:numPr>
      <w:spacing w:before="40" w:after="0"/>
      <w:outlineLvl w:val="3"/>
    </w:pPr>
    <w:rPr>
      <w:rFonts w:eastAsiaTheme="majorEastAsia" w:cstheme="majorBidi"/>
      <w:b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752A1"/>
    <w:pPr>
      <w:keepNext/>
      <w:keepLines/>
      <w:numPr>
        <w:ilvl w:val="4"/>
        <w:numId w:val="1"/>
      </w:numPr>
      <w:spacing w:before="40" w:after="0"/>
      <w:ind w:left="1008"/>
      <w:outlineLvl w:val="4"/>
    </w:pPr>
    <w:rPr>
      <w:rFonts w:eastAsiaTheme="majorEastAsia" w:cstheme="majorBidi"/>
      <w:color w:val="000000" w:themeColor="text1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8559F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8559F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8559F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8559F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E24657"/>
    <w:pPr>
      <w:autoSpaceDE w:val="0"/>
      <w:autoSpaceDN w:val="0"/>
      <w:adjustRightInd w:val="0"/>
      <w:spacing w:after="0"/>
    </w:pPr>
    <w:rPr>
      <w:rFonts w:ascii="Times New Roman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7E74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7E74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64195A"/>
    <w:rPr>
      <w:rFonts w:asciiTheme="majorBidi" w:eastAsiaTheme="majorEastAsia" w:hAnsiTheme="majorBidi" w:cstheme="majorBidi"/>
      <w:b/>
      <w:color w:val="000000" w:themeColor="text1"/>
      <w:sz w:val="32"/>
      <w:szCs w:val="32"/>
      <w14:numForm w14:val="lining"/>
      <w14:numSpacing w14:val="proportional"/>
    </w:rPr>
  </w:style>
  <w:style w:type="character" w:customStyle="1" w:styleId="Heading2Char">
    <w:name w:val="Heading 2 Char"/>
    <w:basedOn w:val="DefaultParagraphFont"/>
    <w:link w:val="Heading2"/>
    <w:uiPriority w:val="9"/>
    <w:rsid w:val="0050796E"/>
    <w:rPr>
      <w:rFonts w:asciiTheme="majorBidi" w:eastAsiaTheme="minorEastAsia" w:hAnsiTheme="majorBidi" w:cstheme="majorBidi"/>
      <w:b/>
      <w:sz w:val="28"/>
      <w:szCs w:val="26"/>
      <w:lang w:val="en-CA"/>
    </w:rPr>
  </w:style>
  <w:style w:type="paragraph" w:styleId="ListParagraph">
    <w:name w:val="List Paragraph"/>
    <w:basedOn w:val="Normal"/>
    <w:uiPriority w:val="34"/>
    <w:qFormat/>
    <w:rsid w:val="00CC3F0F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4E7198"/>
    <w:rPr>
      <w:color w:val="808080"/>
    </w:rPr>
  </w:style>
  <w:style w:type="character" w:customStyle="1" w:styleId="Heading3Char">
    <w:name w:val="Heading 3 Char"/>
    <w:basedOn w:val="DefaultParagraphFont"/>
    <w:link w:val="Heading3"/>
    <w:uiPriority w:val="9"/>
    <w:rsid w:val="002752A1"/>
    <w:rPr>
      <w:rFonts w:asciiTheme="majorBidi" w:eastAsiaTheme="majorEastAsia" w:hAnsiTheme="majorBidi" w:cstheme="majorBidi"/>
      <w:b/>
      <w:color w:val="000000" w:themeColor="text1"/>
      <w:sz w:val="26"/>
      <w:szCs w:val="24"/>
    </w:rPr>
  </w:style>
  <w:style w:type="table" w:styleId="TableGrid">
    <w:name w:val="Table Grid"/>
    <w:basedOn w:val="TableNormal"/>
    <w:uiPriority w:val="39"/>
    <w:rsid w:val="001C732B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E958D1"/>
    <w:pPr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rsid w:val="00E958D1"/>
    <w:pPr>
      <w:spacing w:after="100"/>
      <w:ind w:left="220"/>
    </w:pPr>
    <w:rPr>
      <w:rFonts w:eastAsiaTheme="minorEastAsia" w:cs="Times New Roman"/>
    </w:rPr>
  </w:style>
  <w:style w:type="paragraph" w:styleId="TOC1">
    <w:name w:val="toc 1"/>
    <w:basedOn w:val="Normal"/>
    <w:next w:val="Normal"/>
    <w:autoRedefine/>
    <w:uiPriority w:val="39"/>
    <w:unhideWhenUsed/>
    <w:rsid w:val="00E958D1"/>
    <w:pPr>
      <w:spacing w:after="100"/>
    </w:pPr>
    <w:rPr>
      <w:rFonts w:eastAsiaTheme="minorEastAsia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E958D1"/>
    <w:pPr>
      <w:spacing w:after="100"/>
      <w:ind w:left="440"/>
    </w:pPr>
    <w:rPr>
      <w:rFonts w:eastAsiaTheme="minorEastAsia" w:cs="Times New Roman"/>
    </w:rPr>
  </w:style>
  <w:style w:type="character" w:styleId="Hyperlink">
    <w:name w:val="Hyperlink"/>
    <w:basedOn w:val="DefaultParagraphFont"/>
    <w:uiPriority w:val="99"/>
    <w:unhideWhenUsed/>
    <w:rsid w:val="00E958D1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5B5223"/>
    <w:rPr>
      <w:rFonts w:asciiTheme="majorBidi" w:eastAsiaTheme="majorEastAsia" w:hAnsiTheme="majorBidi" w:cstheme="majorBidi"/>
      <w:b/>
      <w:iCs/>
      <w:color w:val="000000" w:themeColor="text1"/>
      <w:sz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85BC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85BCF"/>
    <w:rPr>
      <w:rFonts w:ascii="Courier New" w:eastAsia="Times New Roman" w:hAnsi="Courier New" w:cs="Courier New"/>
      <w:sz w:val="20"/>
      <w:szCs w:val="20"/>
    </w:rPr>
  </w:style>
  <w:style w:type="paragraph" w:styleId="NoSpacing">
    <w:name w:val="No Spacing"/>
    <w:link w:val="NoSpacingChar"/>
    <w:uiPriority w:val="1"/>
    <w:qFormat/>
    <w:rsid w:val="00E359B6"/>
    <w:pPr>
      <w:spacing w:after="0"/>
    </w:pPr>
  </w:style>
  <w:style w:type="character" w:customStyle="1" w:styleId="Heading5Char">
    <w:name w:val="Heading 5 Char"/>
    <w:basedOn w:val="DefaultParagraphFont"/>
    <w:link w:val="Heading5"/>
    <w:uiPriority w:val="9"/>
    <w:rsid w:val="002752A1"/>
    <w:rPr>
      <w:rFonts w:asciiTheme="majorBidi" w:eastAsiaTheme="majorEastAsia" w:hAnsiTheme="majorBidi" w:cstheme="majorBidi"/>
      <w:color w:val="000000" w:themeColor="text1"/>
      <w:sz w:val="24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5F3564"/>
    <w:pPr>
      <w:keepNext/>
      <w:spacing w:after="200"/>
      <w:jc w:val="center"/>
    </w:pPr>
    <w:rPr>
      <w:rFonts w:cstheme="majorBidi"/>
      <w:b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41DA4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1DA4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F41DA4"/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41DA4"/>
    <w:rPr>
      <w:rFonts w:ascii="Times New Roman" w:hAnsi="Times New Roman" w:cs="Times New Roman"/>
      <w:noProof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19619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9619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96192"/>
    <w:rPr>
      <w:rFonts w:asciiTheme="majorBidi" w:hAnsiTheme="majorBid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9619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96192"/>
    <w:rPr>
      <w:rFonts w:asciiTheme="majorBidi" w:hAnsiTheme="majorBidi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A062C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1A062C"/>
    <w:rPr>
      <w:rFonts w:asciiTheme="majorBidi" w:hAnsiTheme="majorBidi"/>
      <w:sz w:val="24"/>
    </w:rPr>
  </w:style>
  <w:style w:type="paragraph" w:styleId="Footer">
    <w:name w:val="footer"/>
    <w:basedOn w:val="Normal"/>
    <w:link w:val="FooterChar"/>
    <w:uiPriority w:val="99"/>
    <w:unhideWhenUsed/>
    <w:rsid w:val="001A062C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A062C"/>
    <w:rPr>
      <w:rFonts w:asciiTheme="majorBidi" w:hAnsiTheme="majorBidi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8559F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8559F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8559F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8559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1602F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1602F"/>
    <w:rPr>
      <w:rFonts w:asciiTheme="majorBidi" w:hAnsiTheme="majorBid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1602F"/>
    <w:rPr>
      <w:vertAlign w:val="superscript"/>
    </w:rPr>
  </w:style>
  <w:style w:type="table" w:styleId="ListTable2">
    <w:name w:val="List Table 2"/>
    <w:basedOn w:val="TableNormal"/>
    <w:uiPriority w:val="47"/>
    <w:rsid w:val="00DB214B"/>
    <w:pPr>
      <w:spacing w:after="0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Table">
    <w:name w:val="Table"/>
    <w:basedOn w:val="Normal"/>
    <w:link w:val="TableChar"/>
    <w:autoRedefine/>
    <w:rsid w:val="00A71899"/>
    <w:pPr>
      <w:numPr>
        <w:numId w:val="2"/>
      </w:numPr>
      <w:jc w:val="center"/>
    </w:pPr>
    <w:rPr>
      <w:rFonts w:eastAsiaTheme="minorEastAsia"/>
      <w:b/>
      <w:sz w:val="18"/>
      <w:lang w:val="en-CA"/>
    </w:rPr>
  </w:style>
  <w:style w:type="character" w:customStyle="1" w:styleId="TableChar">
    <w:name w:val="Table Char"/>
    <w:basedOn w:val="DefaultParagraphFont"/>
    <w:link w:val="Table"/>
    <w:rsid w:val="00A71899"/>
    <w:rPr>
      <w:rFonts w:asciiTheme="majorBidi" w:eastAsiaTheme="minorEastAsia" w:hAnsiTheme="majorBidi"/>
      <w:b/>
      <w:sz w:val="18"/>
      <w:lang w:val="en-CA"/>
    </w:rPr>
  </w:style>
  <w:style w:type="table" w:styleId="PlainTable2">
    <w:name w:val="Plain Table 2"/>
    <w:basedOn w:val="TableNormal"/>
    <w:uiPriority w:val="42"/>
    <w:rsid w:val="00310925"/>
    <w:pPr>
      <w:spacing w:after="0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EndnoteText">
    <w:name w:val="endnote text"/>
    <w:basedOn w:val="Normal"/>
    <w:link w:val="EndnoteTextChar"/>
    <w:uiPriority w:val="99"/>
    <w:semiHidden/>
    <w:unhideWhenUsed/>
    <w:rsid w:val="00F34403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34403"/>
    <w:rPr>
      <w:rFonts w:asciiTheme="majorBidi" w:hAnsiTheme="majorBidi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34403"/>
    <w:rPr>
      <w:vertAlign w:val="superscript"/>
    </w:rPr>
  </w:style>
  <w:style w:type="table" w:customStyle="1" w:styleId="PlainTable21">
    <w:name w:val="Plain Table 21"/>
    <w:basedOn w:val="TableNormal"/>
    <w:next w:val="PlainTable2"/>
    <w:uiPriority w:val="42"/>
    <w:rsid w:val="00C12367"/>
    <w:pPr>
      <w:spacing w:after="0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NoSpacingChar">
    <w:name w:val="No Spacing Char"/>
    <w:basedOn w:val="DefaultParagraphFont"/>
    <w:link w:val="NoSpacing"/>
    <w:uiPriority w:val="1"/>
    <w:rsid w:val="00367AC7"/>
  </w:style>
  <w:style w:type="paragraph" w:styleId="TableofFigures">
    <w:name w:val="table of figures"/>
    <w:basedOn w:val="Normal"/>
    <w:next w:val="Normal"/>
    <w:uiPriority w:val="99"/>
    <w:unhideWhenUsed/>
    <w:rsid w:val="00983BB3"/>
    <w:pPr>
      <w:spacing w:after="0"/>
    </w:pPr>
  </w:style>
  <w:style w:type="character" w:styleId="FollowedHyperlink">
    <w:name w:val="FollowedHyperlink"/>
    <w:basedOn w:val="DefaultParagraphFont"/>
    <w:uiPriority w:val="99"/>
    <w:semiHidden/>
    <w:unhideWhenUsed/>
    <w:rsid w:val="00957BEE"/>
    <w:rPr>
      <w:color w:val="954F72" w:themeColor="followedHyperlink"/>
      <w:u w:val="single"/>
    </w:rPr>
  </w:style>
  <w:style w:type="paragraph" w:customStyle="1" w:styleId="Equationnumber">
    <w:name w:val="Equation number"/>
    <w:basedOn w:val="Normal"/>
    <w:link w:val="EquationnumberChar"/>
    <w:autoRedefine/>
    <w:qFormat/>
    <w:rsid w:val="00FC079F"/>
    <w:pPr>
      <w:numPr>
        <w:numId w:val="6"/>
      </w:numPr>
      <w:autoSpaceDE w:val="0"/>
      <w:autoSpaceDN w:val="0"/>
      <w:adjustRightInd w:val="0"/>
      <w:spacing w:after="0"/>
      <w:jc w:val="center"/>
    </w:pPr>
    <w:rPr>
      <w:rFonts w:cstheme="majorBidi"/>
    </w:rPr>
  </w:style>
  <w:style w:type="character" w:customStyle="1" w:styleId="EquationnumberChar">
    <w:name w:val="Equation number Char"/>
    <w:basedOn w:val="DefaultParagraphFont"/>
    <w:link w:val="Equationnumber"/>
    <w:rsid w:val="00FC079F"/>
    <w:rPr>
      <w:rFonts w:asciiTheme="majorBidi" w:hAnsiTheme="majorBidi" w:cstheme="majorBidi"/>
      <w:sz w:val="24"/>
    </w:rPr>
  </w:style>
  <w:style w:type="character" w:customStyle="1" w:styleId="nd-word">
    <w:name w:val="nd-word"/>
    <w:basedOn w:val="DefaultParagraphFont"/>
    <w:rsid w:val="00794676"/>
  </w:style>
  <w:style w:type="character" w:customStyle="1" w:styleId="fontstyle01">
    <w:name w:val="fontstyle01"/>
    <w:basedOn w:val="DefaultParagraphFont"/>
    <w:rsid w:val="009071F0"/>
    <w:rPr>
      <w:rFonts w:ascii="TimesLTStd-Roman" w:hAnsi="TimesLTStd-Roman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DA54CC"/>
    <w:rPr>
      <w:rFonts w:ascii="MT-Extra" w:hAnsi="MT-Extra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31">
    <w:name w:val="fontstyle31"/>
    <w:basedOn w:val="DefaultParagraphFont"/>
    <w:rsid w:val="00DA54CC"/>
    <w:rPr>
      <w:rFonts w:ascii="TimesLTStd-Italic" w:hAnsi="TimesLTStd-Italic" w:hint="default"/>
      <w:b w:val="0"/>
      <w:bCs w:val="0"/>
      <w:i/>
      <w:iCs/>
      <w:color w:val="000000"/>
      <w:sz w:val="20"/>
      <w:szCs w:val="20"/>
    </w:rPr>
  </w:style>
  <w:style w:type="character" w:customStyle="1" w:styleId="fontstyle41">
    <w:name w:val="fontstyle41"/>
    <w:basedOn w:val="DefaultParagraphFont"/>
    <w:rsid w:val="00DA54CC"/>
    <w:rPr>
      <w:rFonts w:ascii="SymbolMT" w:hAnsi="SymbolMT" w:hint="default"/>
      <w:b w:val="0"/>
      <w:bCs w:val="0"/>
      <w:i w:val="0"/>
      <w:iCs w:val="0"/>
      <w:color w:val="000000"/>
      <w:sz w:val="12"/>
      <w:szCs w:val="12"/>
    </w:rPr>
  </w:style>
  <w:style w:type="character" w:customStyle="1" w:styleId="fontstyle51">
    <w:name w:val="fontstyle51"/>
    <w:basedOn w:val="DefaultParagraphFont"/>
    <w:rsid w:val="00FB51FB"/>
    <w:rPr>
      <w:rFonts w:ascii="AdvTT5235d5a9+20" w:hAnsi="AdvTT5235d5a9+20" w:hint="default"/>
      <w:b w:val="0"/>
      <w:bCs w:val="0"/>
      <w:i w:val="0"/>
      <w:iCs w:val="0"/>
      <w:color w:val="242021"/>
      <w:sz w:val="12"/>
      <w:szCs w:val="12"/>
    </w:rPr>
  </w:style>
  <w:style w:type="character" w:customStyle="1" w:styleId="fontstyle61">
    <w:name w:val="fontstyle61"/>
    <w:basedOn w:val="DefaultParagraphFont"/>
    <w:rsid w:val="00FB51FB"/>
    <w:rPr>
      <w:rFonts w:ascii="AdvTT94c8263f.I+03" w:hAnsi="AdvTT94c8263f.I+03" w:hint="default"/>
      <w:b w:val="0"/>
      <w:bCs w:val="0"/>
      <w:i w:val="0"/>
      <w:iCs w:val="0"/>
      <w:color w:val="242021"/>
      <w:sz w:val="12"/>
      <w:szCs w:val="12"/>
    </w:rPr>
  </w:style>
  <w:style w:type="paragraph" w:customStyle="1" w:styleId="msonormal0">
    <w:name w:val="msonormal"/>
    <w:basedOn w:val="Normal"/>
    <w:rsid w:val="001C7B21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Cs w:val="24"/>
      <w:lang w:val="en-CA" w:eastAsia="en-CA"/>
    </w:rPr>
  </w:style>
  <w:style w:type="character" w:customStyle="1" w:styleId="sr-only">
    <w:name w:val="sr-only"/>
    <w:basedOn w:val="DefaultParagraphFont"/>
    <w:rsid w:val="00DC4BF9"/>
  </w:style>
  <w:style w:type="character" w:customStyle="1" w:styleId="text">
    <w:name w:val="text"/>
    <w:basedOn w:val="DefaultParagraphFont"/>
    <w:rsid w:val="00DC4BF9"/>
  </w:style>
  <w:style w:type="character" w:customStyle="1" w:styleId="fontstyle11">
    <w:name w:val="fontstyle11"/>
    <w:basedOn w:val="DefaultParagraphFont"/>
    <w:rsid w:val="00D3536D"/>
    <w:rPr>
      <w:rFonts w:ascii="TimesLTStd-Italic" w:hAnsi="TimesLTStd-Italic" w:hint="default"/>
      <w:b w:val="0"/>
      <w:bCs w:val="0"/>
      <w:i/>
      <w:iCs/>
      <w:color w:val="000000"/>
      <w:sz w:val="12"/>
      <w:szCs w:val="12"/>
    </w:rPr>
  </w:style>
  <w:style w:type="character" w:styleId="UnresolvedMention">
    <w:name w:val="Unresolved Mention"/>
    <w:basedOn w:val="DefaultParagraphFont"/>
    <w:uiPriority w:val="99"/>
    <w:semiHidden/>
    <w:unhideWhenUsed/>
    <w:rsid w:val="009C62A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17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0547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0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07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3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391332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08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4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24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6105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813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921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8536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0301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4434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97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31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70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27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232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830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606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938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6368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76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26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872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79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086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4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39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406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44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58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15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694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24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01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21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63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50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9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61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1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11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6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35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286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6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59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994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9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669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22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8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80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1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174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253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034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19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66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42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87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85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85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090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665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815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37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27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055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27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170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3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962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1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648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427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3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77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231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902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371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911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23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09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09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25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279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086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885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13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977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27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579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62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49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915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823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0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926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351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9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1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06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984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59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93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234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75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41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02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94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664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61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5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438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327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00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97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391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326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98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3039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995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084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97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674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840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26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32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5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18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24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0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70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12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4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457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003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90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19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00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317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46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664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371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386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65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38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711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869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877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01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51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5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71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513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26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318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586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918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4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3926934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94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280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81853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100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264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344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252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8526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724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284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86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54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792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224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96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20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888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30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44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706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74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68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21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90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78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118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5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118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91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50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97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177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90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303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94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04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03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68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933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6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153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096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999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35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4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749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878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46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35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526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1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80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61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662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332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294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563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464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334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509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139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588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653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352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05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26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93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94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268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2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40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49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57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2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239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375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883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455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867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3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711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350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920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985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405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396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00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405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36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533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10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622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74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52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467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375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06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2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21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7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214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850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139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59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8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637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50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265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42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286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177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566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667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799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88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29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185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38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82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2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39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428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555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752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866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21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13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941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934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167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9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74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27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20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95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780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408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23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07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33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34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7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410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770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52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42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42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3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495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753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33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67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717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773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899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209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02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53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041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7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0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366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875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8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438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814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626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413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48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123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668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77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0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46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376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43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84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34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0125780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411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6530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786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831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3984490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692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825061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660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815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121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91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679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140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767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847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802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431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1791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2608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321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231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673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90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889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445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5215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710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45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696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464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5971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25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3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061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09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81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755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513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67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95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9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137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432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422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40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1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018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168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02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597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50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44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48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544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722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72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341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31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111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66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06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84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581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397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718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081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4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78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69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29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201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54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552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884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6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544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13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167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872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93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8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458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117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519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31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52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61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325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755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67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874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97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83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864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71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998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73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87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343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87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28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07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586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72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449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40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2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29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04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92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909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45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6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40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563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32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49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54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378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430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862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902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887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18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117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22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6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27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536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638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811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90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8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92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95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94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46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975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06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76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648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520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137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54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04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44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221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91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63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28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830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534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093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267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10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974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858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43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290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62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057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074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986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42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32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37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53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16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60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83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15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214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30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23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5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0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686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51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52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49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45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47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847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72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05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87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543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444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622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397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792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385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876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622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3883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021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0038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4550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582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323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071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88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25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017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493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38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07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620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894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02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010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97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950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33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23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74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04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12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03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192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656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310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74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842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04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6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854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906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590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630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541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7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58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726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56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791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553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64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152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78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898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76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949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7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09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426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77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04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811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94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086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227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607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84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62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436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618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89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08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94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13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27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89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35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303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33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354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54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88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18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4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79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9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66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692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93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5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24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315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760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493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1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6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22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54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37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96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29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556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310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89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274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15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486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310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67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931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277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10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789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574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088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315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93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923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90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300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98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40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637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290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03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595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497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0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913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354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1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9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98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4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659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802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81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41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14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813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555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816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45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66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23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41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555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40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89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86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397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001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574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0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86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08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303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5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5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78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89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42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40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60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7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339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04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482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19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383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66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94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716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1282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866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73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15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91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507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089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0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033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579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786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498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50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54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937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247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515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61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923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01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52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37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73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477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446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99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31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8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15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5367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49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429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271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83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368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844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950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106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070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83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88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882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482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50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904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948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153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301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007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05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750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952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5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32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80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587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79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196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00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47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91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27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70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165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98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6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2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431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9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7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236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28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602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21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04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85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031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538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47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442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97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80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529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93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99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926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830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152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849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81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0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8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71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741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1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196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829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045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1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71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69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361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388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194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7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018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32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67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60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616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585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513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113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87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85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125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903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108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65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4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300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038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43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49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46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215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90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58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80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8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148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73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22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957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90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80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7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999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302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77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26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0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2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2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38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091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19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90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698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14072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1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792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882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971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853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88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88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09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6948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5894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849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0329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200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900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195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651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798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652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10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980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601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14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160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134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003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7884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53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294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94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690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879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6437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680183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534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32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03283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786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2283436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190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600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0670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304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532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9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33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2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284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73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76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01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040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846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629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062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1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517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335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1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344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91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743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37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28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94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606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27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429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767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15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092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2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296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25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35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162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859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461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147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391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85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585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417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705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292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34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766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685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47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43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5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759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608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31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9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5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626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30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634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38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191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891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848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379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963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73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743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849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21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664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725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643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32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630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086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45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96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072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686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01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876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86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45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78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721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602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486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694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064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9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54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956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8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634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70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71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99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976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26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6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92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540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18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83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855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9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512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87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75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155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549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172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9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226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4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88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299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1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928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90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23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952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684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02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1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92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9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4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31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578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121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42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35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52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180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444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806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488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3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11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2989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139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81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4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572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30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819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508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90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31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247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402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514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33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369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07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2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147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8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347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86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409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798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349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951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249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986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67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927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269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3372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06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820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48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197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18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65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08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19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190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64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94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987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7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982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9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780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82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68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737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462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6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71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493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344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156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205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419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3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3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189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02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520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2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9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29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636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0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31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584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60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30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549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109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764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803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70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773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32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008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47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77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612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6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53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10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36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56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7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26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84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165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159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664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45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79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959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52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061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8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664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56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54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3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48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939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55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169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90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19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49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40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88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80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76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1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51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11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42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489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535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83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2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406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2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22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22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34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22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83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51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59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02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728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691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42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33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09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87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23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95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56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368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669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1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23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1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39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114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03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3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99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378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1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63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90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589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6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10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37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800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231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158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6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042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9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509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990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813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504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2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417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65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85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426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16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381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824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223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2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663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40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90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21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3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5920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490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4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935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90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94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3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40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150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69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96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61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175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44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933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37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36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051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5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4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6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D9D1EAC-1188-4A57-B2C6-DBDEF46276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9916</TotalTime>
  <Pages>12</Pages>
  <Words>1968</Words>
  <Characters>11220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hrooz Jadidi</dc:creator>
  <cp:keywords/>
  <dc:description/>
  <cp:lastModifiedBy>Behrooz Jadidi</cp:lastModifiedBy>
  <cp:revision>4496</cp:revision>
  <cp:lastPrinted>2020-05-27T19:18:00Z</cp:lastPrinted>
  <dcterms:created xsi:type="dcterms:W3CDTF">2018-06-28T16:31:00Z</dcterms:created>
  <dcterms:modified xsi:type="dcterms:W3CDTF">2020-06-22T03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e0bffbb-84e2-3235-9440-d9eacd06e986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